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80939332"/>
        <w:docPartObj>
          <w:docPartGallery w:val="Table of Contents"/>
          <w:docPartUnique/>
        </w:docPartObj>
      </w:sdtPr>
      <w:sdtEndPr>
        <w:rPr>
          <w:rFonts w:eastAsiaTheme="minorHAnsi" w:cstheme="minorBidi"/>
          <w:bCs/>
          <w:caps w:val="0"/>
          <w:noProof/>
          <w:color w:val="auto"/>
          <w:sz w:val="24"/>
          <w:szCs w:val="22"/>
        </w:rPr>
      </w:sdtEndPr>
      <w:sdtContent>
        <w:p w14:paraId="78D87AA4" w14:textId="05C028D5" w:rsidR="00F76D08" w:rsidRDefault="00F76D08" w:rsidP="00F76D08">
          <w:pPr>
            <w:pStyle w:val="Heading1"/>
          </w:pPr>
          <w:r>
            <w:t>Table of Contents</w:t>
          </w:r>
        </w:p>
        <w:p w14:paraId="4529EDF3" w14:textId="0FCB29E5" w:rsidR="00F76D08" w:rsidRDefault="00F76D08">
          <w:pPr>
            <w:pStyle w:val="TOC1"/>
            <w:tabs>
              <w:tab w:val="right" w:leader="dot" w:pos="9016"/>
            </w:tabs>
            <w:rPr>
              <w:noProof/>
            </w:rPr>
          </w:pPr>
          <w:r>
            <w:fldChar w:fldCharType="begin"/>
          </w:r>
          <w:r>
            <w:instrText xml:space="preserve"> TOC \o "1-3" \h \z \u </w:instrText>
          </w:r>
          <w:r>
            <w:fldChar w:fldCharType="separate"/>
          </w:r>
          <w:hyperlink w:anchor="_Toc48767201" w:history="1">
            <w:r w:rsidRPr="00D00279">
              <w:rPr>
                <w:rStyle w:val="Hyperlink"/>
                <w:noProof/>
                <w:lang w:val="en-US"/>
              </w:rPr>
              <w:t>CHAPTER 1: Introduction</w:t>
            </w:r>
            <w:r>
              <w:rPr>
                <w:noProof/>
                <w:webHidden/>
              </w:rPr>
              <w:tab/>
            </w:r>
            <w:r>
              <w:rPr>
                <w:noProof/>
                <w:webHidden/>
              </w:rPr>
              <w:fldChar w:fldCharType="begin"/>
            </w:r>
            <w:r>
              <w:rPr>
                <w:noProof/>
                <w:webHidden/>
              </w:rPr>
              <w:instrText xml:space="preserve"> PAGEREF _Toc48767201 \h </w:instrText>
            </w:r>
            <w:r>
              <w:rPr>
                <w:noProof/>
                <w:webHidden/>
              </w:rPr>
            </w:r>
            <w:r>
              <w:rPr>
                <w:noProof/>
                <w:webHidden/>
              </w:rPr>
              <w:fldChar w:fldCharType="separate"/>
            </w:r>
            <w:r w:rsidR="00FC4096">
              <w:rPr>
                <w:noProof/>
                <w:webHidden/>
              </w:rPr>
              <w:t>2</w:t>
            </w:r>
            <w:r>
              <w:rPr>
                <w:noProof/>
                <w:webHidden/>
              </w:rPr>
              <w:fldChar w:fldCharType="end"/>
            </w:r>
          </w:hyperlink>
        </w:p>
        <w:p w14:paraId="749A6D00" w14:textId="685790E7" w:rsidR="00F76D08" w:rsidRDefault="00F76D08">
          <w:pPr>
            <w:pStyle w:val="TOC2"/>
            <w:tabs>
              <w:tab w:val="left" w:pos="880"/>
              <w:tab w:val="right" w:leader="dot" w:pos="9016"/>
            </w:tabs>
            <w:rPr>
              <w:noProof/>
            </w:rPr>
          </w:pPr>
          <w:hyperlink w:anchor="_Toc48767202" w:history="1">
            <w:r w:rsidRPr="00D00279">
              <w:rPr>
                <w:rStyle w:val="Hyperlink"/>
                <w:noProof/>
                <w:lang w:val="en-US"/>
              </w:rPr>
              <w:t>1.1</w:t>
            </w:r>
            <w:r>
              <w:rPr>
                <w:noProof/>
              </w:rPr>
              <w:tab/>
            </w:r>
            <w:r w:rsidRPr="00D00279">
              <w:rPr>
                <w:rStyle w:val="Hyperlink"/>
                <w:noProof/>
                <w:lang w:val="en-US"/>
              </w:rPr>
              <w:t>Conventional Approach</w:t>
            </w:r>
            <w:r>
              <w:rPr>
                <w:noProof/>
                <w:webHidden/>
              </w:rPr>
              <w:tab/>
            </w:r>
            <w:r>
              <w:rPr>
                <w:noProof/>
                <w:webHidden/>
              </w:rPr>
              <w:fldChar w:fldCharType="begin"/>
            </w:r>
            <w:r>
              <w:rPr>
                <w:noProof/>
                <w:webHidden/>
              </w:rPr>
              <w:instrText xml:space="preserve"> PAGEREF _Toc48767202 \h </w:instrText>
            </w:r>
            <w:r>
              <w:rPr>
                <w:noProof/>
                <w:webHidden/>
              </w:rPr>
            </w:r>
            <w:r>
              <w:rPr>
                <w:noProof/>
                <w:webHidden/>
              </w:rPr>
              <w:fldChar w:fldCharType="separate"/>
            </w:r>
            <w:r w:rsidR="00FC4096">
              <w:rPr>
                <w:noProof/>
                <w:webHidden/>
              </w:rPr>
              <w:t>2</w:t>
            </w:r>
            <w:r>
              <w:rPr>
                <w:noProof/>
                <w:webHidden/>
              </w:rPr>
              <w:fldChar w:fldCharType="end"/>
            </w:r>
          </w:hyperlink>
        </w:p>
        <w:p w14:paraId="63547E27" w14:textId="0AC8BC24" w:rsidR="00F76D08" w:rsidRDefault="00F76D08">
          <w:pPr>
            <w:pStyle w:val="TOC2"/>
            <w:tabs>
              <w:tab w:val="left" w:pos="880"/>
              <w:tab w:val="right" w:leader="dot" w:pos="9016"/>
            </w:tabs>
            <w:rPr>
              <w:noProof/>
            </w:rPr>
          </w:pPr>
          <w:hyperlink w:anchor="_Toc48767203" w:history="1">
            <w:r w:rsidRPr="00D00279">
              <w:rPr>
                <w:rStyle w:val="Hyperlink"/>
                <w:noProof/>
                <w:lang w:val="en-US"/>
              </w:rPr>
              <w:t>1.2</w:t>
            </w:r>
            <w:r>
              <w:rPr>
                <w:noProof/>
              </w:rPr>
              <w:tab/>
            </w:r>
            <w:r w:rsidRPr="00D00279">
              <w:rPr>
                <w:rStyle w:val="Hyperlink"/>
                <w:noProof/>
                <w:lang w:val="en-US"/>
              </w:rPr>
              <w:t>Single Page Applications &amp; AJAX</w:t>
            </w:r>
            <w:r>
              <w:rPr>
                <w:noProof/>
                <w:webHidden/>
              </w:rPr>
              <w:tab/>
            </w:r>
            <w:r>
              <w:rPr>
                <w:noProof/>
                <w:webHidden/>
              </w:rPr>
              <w:fldChar w:fldCharType="begin"/>
            </w:r>
            <w:r>
              <w:rPr>
                <w:noProof/>
                <w:webHidden/>
              </w:rPr>
              <w:instrText xml:space="preserve"> PAGEREF _Toc48767203 \h </w:instrText>
            </w:r>
            <w:r>
              <w:rPr>
                <w:noProof/>
                <w:webHidden/>
              </w:rPr>
            </w:r>
            <w:r>
              <w:rPr>
                <w:noProof/>
                <w:webHidden/>
              </w:rPr>
              <w:fldChar w:fldCharType="separate"/>
            </w:r>
            <w:r w:rsidR="00FC4096">
              <w:rPr>
                <w:noProof/>
                <w:webHidden/>
              </w:rPr>
              <w:t>2</w:t>
            </w:r>
            <w:r>
              <w:rPr>
                <w:noProof/>
                <w:webHidden/>
              </w:rPr>
              <w:fldChar w:fldCharType="end"/>
            </w:r>
          </w:hyperlink>
        </w:p>
        <w:p w14:paraId="3B788066" w14:textId="0FCED731" w:rsidR="00F76D08" w:rsidRDefault="00F76D08">
          <w:pPr>
            <w:pStyle w:val="TOC2"/>
            <w:tabs>
              <w:tab w:val="left" w:pos="880"/>
              <w:tab w:val="right" w:leader="dot" w:pos="9016"/>
            </w:tabs>
            <w:rPr>
              <w:noProof/>
            </w:rPr>
          </w:pPr>
          <w:hyperlink w:anchor="_Toc48767204" w:history="1">
            <w:r w:rsidRPr="00D00279">
              <w:rPr>
                <w:rStyle w:val="Hyperlink"/>
                <w:noProof/>
                <w:lang w:val="en-US"/>
              </w:rPr>
              <w:t>1.3</w:t>
            </w:r>
            <w:r>
              <w:rPr>
                <w:noProof/>
              </w:rPr>
              <w:tab/>
            </w:r>
            <w:r w:rsidRPr="00D00279">
              <w:rPr>
                <w:rStyle w:val="Hyperlink"/>
                <w:noProof/>
                <w:lang w:val="en-US"/>
              </w:rPr>
              <w:t>JavaScript Frameworks</w:t>
            </w:r>
            <w:r>
              <w:rPr>
                <w:noProof/>
                <w:webHidden/>
              </w:rPr>
              <w:tab/>
            </w:r>
            <w:r>
              <w:rPr>
                <w:noProof/>
                <w:webHidden/>
              </w:rPr>
              <w:fldChar w:fldCharType="begin"/>
            </w:r>
            <w:r>
              <w:rPr>
                <w:noProof/>
                <w:webHidden/>
              </w:rPr>
              <w:instrText xml:space="preserve"> PAGEREF _Toc48767204 \h </w:instrText>
            </w:r>
            <w:r>
              <w:rPr>
                <w:noProof/>
                <w:webHidden/>
              </w:rPr>
            </w:r>
            <w:r>
              <w:rPr>
                <w:noProof/>
                <w:webHidden/>
              </w:rPr>
              <w:fldChar w:fldCharType="separate"/>
            </w:r>
            <w:r w:rsidR="00FC4096">
              <w:rPr>
                <w:noProof/>
                <w:webHidden/>
              </w:rPr>
              <w:t>3</w:t>
            </w:r>
            <w:r>
              <w:rPr>
                <w:noProof/>
                <w:webHidden/>
              </w:rPr>
              <w:fldChar w:fldCharType="end"/>
            </w:r>
          </w:hyperlink>
        </w:p>
        <w:p w14:paraId="18E2A7EB" w14:textId="7508E219" w:rsidR="00F76D08" w:rsidRDefault="00F76D08">
          <w:pPr>
            <w:pStyle w:val="TOC2"/>
            <w:tabs>
              <w:tab w:val="right" w:leader="dot" w:pos="9016"/>
            </w:tabs>
            <w:rPr>
              <w:noProof/>
            </w:rPr>
          </w:pPr>
          <w:hyperlink w:anchor="_Toc48767205" w:history="1">
            <w:r w:rsidRPr="00D00279">
              <w:rPr>
                <w:rStyle w:val="Hyperlink"/>
                <w:noProof/>
                <w:lang w:val="en-US"/>
              </w:rPr>
              <w:t xml:space="preserve">1.4 </w:t>
            </w:r>
            <w:r w:rsidR="007C04BA">
              <w:rPr>
                <w:rStyle w:val="Hyperlink"/>
                <w:noProof/>
                <w:lang w:val="en-US"/>
              </w:rPr>
              <w:t xml:space="preserve">     </w:t>
            </w:r>
            <w:r w:rsidRPr="00D00279">
              <w:rPr>
                <w:rStyle w:val="Hyperlink"/>
                <w:noProof/>
                <w:lang w:val="en-US"/>
              </w:rPr>
              <w:t>Rationale</w:t>
            </w:r>
            <w:r>
              <w:rPr>
                <w:noProof/>
                <w:webHidden/>
              </w:rPr>
              <w:tab/>
            </w:r>
            <w:r>
              <w:rPr>
                <w:noProof/>
                <w:webHidden/>
              </w:rPr>
              <w:fldChar w:fldCharType="begin"/>
            </w:r>
            <w:r>
              <w:rPr>
                <w:noProof/>
                <w:webHidden/>
              </w:rPr>
              <w:instrText xml:space="preserve"> PAGEREF _Toc48767205 \h </w:instrText>
            </w:r>
            <w:r>
              <w:rPr>
                <w:noProof/>
                <w:webHidden/>
              </w:rPr>
            </w:r>
            <w:r>
              <w:rPr>
                <w:noProof/>
                <w:webHidden/>
              </w:rPr>
              <w:fldChar w:fldCharType="separate"/>
            </w:r>
            <w:r w:rsidR="00FC4096">
              <w:rPr>
                <w:noProof/>
                <w:webHidden/>
              </w:rPr>
              <w:t>3</w:t>
            </w:r>
            <w:r>
              <w:rPr>
                <w:noProof/>
                <w:webHidden/>
              </w:rPr>
              <w:fldChar w:fldCharType="end"/>
            </w:r>
          </w:hyperlink>
        </w:p>
        <w:p w14:paraId="4A509433" w14:textId="792D475F" w:rsidR="00F76D08" w:rsidRDefault="00F76D08">
          <w:pPr>
            <w:pStyle w:val="TOC2"/>
            <w:tabs>
              <w:tab w:val="left" w:pos="880"/>
              <w:tab w:val="right" w:leader="dot" w:pos="9016"/>
            </w:tabs>
            <w:rPr>
              <w:noProof/>
            </w:rPr>
          </w:pPr>
          <w:hyperlink w:anchor="_Toc48767206" w:history="1">
            <w:r w:rsidRPr="00D00279">
              <w:rPr>
                <w:rStyle w:val="Hyperlink"/>
                <w:noProof/>
                <w:lang w:val="en-US"/>
              </w:rPr>
              <w:t>1.5</w:t>
            </w:r>
            <w:r>
              <w:rPr>
                <w:noProof/>
              </w:rPr>
              <w:tab/>
            </w:r>
            <w:r w:rsidRPr="00D00279">
              <w:rPr>
                <w:rStyle w:val="Hyperlink"/>
                <w:noProof/>
                <w:lang w:val="en-US"/>
              </w:rPr>
              <w:t>Research Question</w:t>
            </w:r>
            <w:r>
              <w:rPr>
                <w:noProof/>
                <w:webHidden/>
              </w:rPr>
              <w:tab/>
            </w:r>
            <w:r>
              <w:rPr>
                <w:noProof/>
                <w:webHidden/>
              </w:rPr>
              <w:fldChar w:fldCharType="begin"/>
            </w:r>
            <w:r>
              <w:rPr>
                <w:noProof/>
                <w:webHidden/>
              </w:rPr>
              <w:instrText xml:space="preserve"> PAGEREF _Toc48767206 \h </w:instrText>
            </w:r>
            <w:r>
              <w:rPr>
                <w:noProof/>
                <w:webHidden/>
              </w:rPr>
            </w:r>
            <w:r>
              <w:rPr>
                <w:noProof/>
                <w:webHidden/>
              </w:rPr>
              <w:fldChar w:fldCharType="separate"/>
            </w:r>
            <w:r w:rsidR="00FC4096">
              <w:rPr>
                <w:noProof/>
                <w:webHidden/>
              </w:rPr>
              <w:t>3</w:t>
            </w:r>
            <w:r>
              <w:rPr>
                <w:noProof/>
                <w:webHidden/>
              </w:rPr>
              <w:fldChar w:fldCharType="end"/>
            </w:r>
          </w:hyperlink>
        </w:p>
        <w:p w14:paraId="10523A5A" w14:textId="0AB04070" w:rsidR="00F76D08" w:rsidRDefault="00F76D08">
          <w:pPr>
            <w:pStyle w:val="TOC2"/>
            <w:tabs>
              <w:tab w:val="left" w:pos="880"/>
              <w:tab w:val="right" w:leader="dot" w:pos="9016"/>
            </w:tabs>
            <w:rPr>
              <w:noProof/>
            </w:rPr>
          </w:pPr>
          <w:hyperlink w:anchor="_Toc48767207" w:history="1">
            <w:r w:rsidRPr="00D00279">
              <w:rPr>
                <w:rStyle w:val="Hyperlink"/>
                <w:noProof/>
                <w:lang w:val="en-US"/>
              </w:rPr>
              <w:t>1.6</w:t>
            </w:r>
            <w:r>
              <w:rPr>
                <w:noProof/>
              </w:rPr>
              <w:tab/>
            </w:r>
            <w:r w:rsidRPr="00D00279">
              <w:rPr>
                <w:rStyle w:val="Hyperlink"/>
                <w:noProof/>
                <w:lang w:val="en-US"/>
              </w:rPr>
              <w:t>My Interest In The Topic</w:t>
            </w:r>
            <w:r>
              <w:rPr>
                <w:noProof/>
                <w:webHidden/>
              </w:rPr>
              <w:tab/>
            </w:r>
            <w:r>
              <w:rPr>
                <w:noProof/>
                <w:webHidden/>
              </w:rPr>
              <w:fldChar w:fldCharType="begin"/>
            </w:r>
            <w:r>
              <w:rPr>
                <w:noProof/>
                <w:webHidden/>
              </w:rPr>
              <w:instrText xml:space="preserve"> PAGEREF _Toc48767207 \h </w:instrText>
            </w:r>
            <w:r>
              <w:rPr>
                <w:noProof/>
                <w:webHidden/>
              </w:rPr>
            </w:r>
            <w:r>
              <w:rPr>
                <w:noProof/>
                <w:webHidden/>
              </w:rPr>
              <w:fldChar w:fldCharType="separate"/>
            </w:r>
            <w:r w:rsidR="00FC4096">
              <w:rPr>
                <w:noProof/>
                <w:webHidden/>
              </w:rPr>
              <w:t>3</w:t>
            </w:r>
            <w:r>
              <w:rPr>
                <w:noProof/>
                <w:webHidden/>
              </w:rPr>
              <w:fldChar w:fldCharType="end"/>
            </w:r>
          </w:hyperlink>
        </w:p>
        <w:p w14:paraId="3D954FA9" w14:textId="180D11DB" w:rsidR="00F76D08" w:rsidRDefault="00F76D08">
          <w:pPr>
            <w:pStyle w:val="TOC2"/>
            <w:tabs>
              <w:tab w:val="left" w:pos="880"/>
              <w:tab w:val="right" w:leader="dot" w:pos="9016"/>
            </w:tabs>
            <w:rPr>
              <w:noProof/>
            </w:rPr>
          </w:pPr>
          <w:hyperlink w:anchor="_Toc48767208" w:history="1">
            <w:r w:rsidRPr="00D00279">
              <w:rPr>
                <w:rStyle w:val="Hyperlink"/>
                <w:noProof/>
                <w:lang w:val="en-US"/>
              </w:rPr>
              <w:t>1.7</w:t>
            </w:r>
            <w:r>
              <w:rPr>
                <w:noProof/>
              </w:rPr>
              <w:tab/>
            </w:r>
            <w:r w:rsidRPr="00D00279">
              <w:rPr>
                <w:rStyle w:val="Hyperlink"/>
                <w:noProof/>
                <w:lang w:val="en-US"/>
              </w:rPr>
              <w:t>Roadmap for the dissertation</w:t>
            </w:r>
            <w:r>
              <w:rPr>
                <w:noProof/>
                <w:webHidden/>
              </w:rPr>
              <w:tab/>
            </w:r>
            <w:r>
              <w:rPr>
                <w:noProof/>
                <w:webHidden/>
              </w:rPr>
              <w:fldChar w:fldCharType="begin"/>
            </w:r>
            <w:r>
              <w:rPr>
                <w:noProof/>
                <w:webHidden/>
              </w:rPr>
              <w:instrText xml:space="preserve"> PAGEREF _Toc48767208 \h </w:instrText>
            </w:r>
            <w:r>
              <w:rPr>
                <w:noProof/>
                <w:webHidden/>
              </w:rPr>
            </w:r>
            <w:r>
              <w:rPr>
                <w:noProof/>
                <w:webHidden/>
              </w:rPr>
              <w:fldChar w:fldCharType="separate"/>
            </w:r>
            <w:r w:rsidR="00FC4096">
              <w:rPr>
                <w:noProof/>
                <w:webHidden/>
              </w:rPr>
              <w:t>4</w:t>
            </w:r>
            <w:r>
              <w:rPr>
                <w:noProof/>
                <w:webHidden/>
              </w:rPr>
              <w:fldChar w:fldCharType="end"/>
            </w:r>
          </w:hyperlink>
        </w:p>
        <w:p w14:paraId="241DCC61" w14:textId="75721A6D" w:rsidR="00F76D08" w:rsidRDefault="00F76D08">
          <w:pPr>
            <w:pStyle w:val="TOC1"/>
            <w:tabs>
              <w:tab w:val="right" w:leader="dot" w:pos="9016"/>
            </w:tabs>
            <w:rPr>
              <w:noProof/>
            </w:rPr>
          </w:pPr>
          <w:hyperlink w:anchor="_Toc48767209" w:history="1">
            <w:r w:rsidRPr="00D00279">
              <w:rPr>
                <w:rStyle w:val="Hyperlink"/>
                <w:noProof/>
                <w:lang w:val="en-US"/>
              </w:rPr>
              <w:t>CHAPTER 2: LITERATURE REVIEW &amp; RELATED WORK</w:t>
            </w:r>
            <w:r>
              <w:rPr>
                <w:noProof/>
                <w:webHidden/>
              </w:rPr>
              <w:tab/>
            </w:r>
            <w:r>
              <w:rPr>
                <w:noProof/>
                <w:webHidden/>
              </w:rPr>
              <w:fldChar w:fldCharType="begin"/>
            </w:r>
            <w:r>
              <w:rPr>
                <w:noProof/>
                <w:webHidden/>
              </w:rPr>
              <w:instrText xml:space="preserve"> PAGEREF _Toc48767209 \h </w:instrText>
            </w:r>
            <w:r>
              <w:rPr>
                <w:noProof/>
                <w:webHidden/>
              </w:rPr>
            </w:r>
            <w:r>
              <w:rPr>
                <w:noProof/>
                <w:webHidden/>
              </w:rPr>
              <w:fldChar w:fldCharType="separate"/>
            </w:r>
            <w:r w:rsidR="00FC4096">
              <w:rPr>
                <w:noProof/>
                <w:webHidden/>
              </w:rPr>
              <w:t>5</w:t>
            </w:r>
            <w:r>
              <w:rPr>
                <w:noProof/>
                <w:webHidden/>
              </w:rPr>
              <w:fldChar w:fldCharType="end"/>
            </w:r>
          </w:hyperlink>
        </w:p>
        <w:p w14:paraId="263671BE" w14:textId="2908F77F" w:rsidR="00F76D08" w:rsidRDefault="00F76D08">
          <w:pPr>
            <w:pStyle w:val="TOC2"/>
            <w:tabs>
              <w:tab w:val="right" w:leader="dot" w:pos="9016"/>
            </w:tabs>
            <w:rPr>
              <w:noProof/>
            </w:rPr>
          </w:pPr>
          <w:hyperlink w:anchor="_Toc48767210" w:history="1">
            <w:r w:rsidRPr="00D00279">
              <w:rPr>
                <w:rStyle w:val="Hyperlink"/>
                <w:noProof/>
                <w:lang w:val="en-US"/>
              </w:rPr>
              <w:t xml:space="preserve">2.1 </w:t>
            </w:r>
            <w:r w:rsidR="007C04BA">
              <w:rPr>
                <w:rStyle w:val="Hyperlink"/>
                <w:noProof/>
                <w:lang w:val="en-US"/>
              </w:rPr>
              <w:t xml:space="preserve">     </w:t>
            </w:r>
            <w:r w:rsidRPr="00D00279">
              <w:rPr>
                <w:rStyle w:val="Hyperlink"/>
                <w:noProof/>
                <w:lang w:val="en-US"/>
              </w:rPr>
              <w:t>Benchmarking</w:t>
            </w:r>
            <w:r>
              <w:rPr>
                <w:noProof/>
                <w:webHidden/>
              </w:rPr>
              <w:tab/>
            </w:r>
            <w:r>
              <w:rPr>
                <w:noProof/>
                <w:webHidden/>
              </w:rPr>
              <w:fldChar w:fldCharType="begin"/>
            </w:r>
            <w:r>
              <w:rPr>
                <w:noProof/>
                <w:webHidden/>
              </w:rPr>
              <w:instrText xml:space="preserve"> PAGEREF _Toc48767210 \h </w:instrText>
            </w:r>
            <w:r>
              <w:rPr>
                <w:noProof/>
                <w:webHidden/>
              </w:rPr>
            </w:r>
            <w:r>
              <w:rPr>
                <w:noProof/>
                <w:webHidden/>
              </w:rPr>
              <w:fldChar w:fldCharType="separate"/>
            </w:r>
            <w:r w:rsidR="00FC4096">
              <w:rPr>
                <w:noProof/>
                <w:webHidden/>
              </w:rPr>
              <w:t>5</w:t>
            </w:r>
            <w:r>
              <w:rPr>
                <w:noProof/>
                <w:webHidden/>
              </w:rPr>
              <w:fldChar w:fldCharType="end"/>
            </w:r>
          </w:hyperlink>
        </w:p>
        <w:p w14:paraId="11B64AF6" w14:textId="4BD7CAF0" w:rsidR="00F76D08" w:rsidRDefault="00F76D08">
          <w:pPr>
            <w:pStyle w:val="TOC2"/>
            <w:tabs>
              <w:tab w:val="right" w:leader="dot" w:pos="9016"/>
            </w:tabs>
            <w:rPr>
              <w:noProof/>
            </w:rPr>
          </w:pPr>
          <w:hyperlink w:anchor="_Toc48767211" w:history="1">
            <w:r w:rsidRPr="00D00279">
              <w:rPr>
                <w:rStyle w:val="Hyperlink"/>
                <w:noProof/>
              </w:rPr>
              <w:t xml:space="preserve">2.2 </w:t>
            </w:r>
            <w:r w:rsidR="007C04BA">
              <w:rPr>
                <w:rStyle w:val="Hyperlink"/>
                <w:noProof/>
              </w:rPr>
              <w:t xml:space="preserve">     </w:t>
            </w:r>
            <w:r w:rsidRPr="00D00279">
              <w:rPr>
                <w:rStyle w:val="Hyperlink"/>
                <w:noProof/>
              </w:rPr>
              <w:t>Frameworks &amp; Javascript Frameworks</w:t>
            </w:r>
            <w:r>
              <w:rPr>
                <w:noProof/>
                <w:webHidden/>
              </w:rPr>
              <w:tab/>
            </w:r>
            <w:r>
              <w:rPr>
                <w:noProof/>
                <w:webHidden/>
              </w:rPr>
              <w:fldChar w:fldCharType="begin"/>
            </w:r>
            <w:r>
              <w:rPr>
                <w:noProof/>
                <w:webHidden/>
              </w:rPr>
              <w:instrText xml:space="preserve"> PAGEREF _Toc48767211 \h </w:instrText>
            </w:r>
            <w:r>
              <w:rPr>
                <w:noProof/>
                <w:webHidden/>
              </w:rPr>
            </w:r>
            <w:r>
              <w:rPr>
                <w:noProof/>
                <w:webHidden/>
              </w:rPr>
              <w:fldChar w:fldCharType="separate"/>
            </w:r>
            <w:r w:rsidR="00FC4096">
              <w:rPr>
                <w:noProof/>
                <w:webHidden/>
              </w:rPr>
              <w:t>5</w:t>
            </w:r>
            <w:r>
              <w:rPr>
                <w:noProof/>
                <w:webHidden/>
              </w:rPr>
              <w:fldChar w:fldCharType="end"/>
            </w:r>
          </w:hyperlink>
        </w:p>
        <w:p w14:paraId="1966770B" w14:textId="4E98B71E" w:rsidR="00F76D08" w:rsidRDefault="00F76D08">
          <w:pPr>
            <w:pStyle w:val="TOC2"/>
            <w:tabs>
              <w:tab w:val="right" w:leader="dot" w:pos="9016"/>
            </w:tabs>
            <w:rPr>
              <w:noProof/>
            </w:rPr>
          </w:pPr>
          <w:hyperlink w:anchor="_Toc48767212" w:history="1">
            <w:r w:rsidRPr="00D00279">
              <w:rPr>
                <w:rStyle w:val="Hyperlink"/>
                <w:noProof/>
              </w:rPr>
              <w:t xml:space="preserve">2.2.2 </w:t>
            </w:r>
            <w:r w:rsidR="007C04BA">
              <w:rPr>
                <w:rStyle w:val="Hyperlink"/>
                <w:noProof/>
              </w:rPr>
              <w:t xml:space="preserve">  </w:t>
            </w:r>
            <w:r w:rsidRPr="00D00279">
              <w:rPr>
                <w:rStyle w:val="Hyperlink"/>
                <w:noProof/>
              </w:rPr>
              <w:t>JavaScript, JavaScript Frameworks &amp; SPA frameworks</w:t>
            </w:r>
            <w:r>
              <w:rPr>
                <w:noProof/>
                <w:webHidden/>
              </w:rPr>
              <w:tab/>
            </w:r>
            <w:r>
              <w:rPr>
                <w:noProof/>
                <w:webHidden/>
              </w:rPr>
              <w:fldChar w:fldCharType="begin"/>
            </w:r>
            <w:r>
              <w:rPr>
                <w:noProof/>
                <w:webHidden/>
              </w:rPr>
              <w:instrText xml:space="preserve"> PAGEREF _Toc48767212 \h </w:instrText>
            </w:r>
            <w:r>
              <w:rPr>
                <w:noProof/>
                <w:webHidden/>
              </w:rPr>
            </w:r>
            <w:r>
              <w:rPr>
                <w:noProof/>
                <w:webHidden/>
              </w:rPr>
              <w:fldChar w:fldCharType="separate"/>
            </w:r>
            <w:r w:rsidR="00FC4096">
              <w:rPr>
                <w:noProof/>
                <w:webHidden/>
              </w:rPr>
              <w:t>6</w:t>
            </w:r>
            <w:r>
              <w:rPr>
                <w:noProof/>
                <w:webHidden/>
              </w:rPr>
              <w:fldChar w:fldCharType="end"/>
            </w:r>
          </w:hyperlink>
        </w:p>
        <w:p w14:paraId="0AF192E7" w14:textId="0323D8D8" w:rsidR="00F76D08" w:rsidRDefault="00F76D08">
          <w:pPr>
            <w:pStyle w:val="TOC2"/>
            <w:tabs>
              <w:tab w:val="right" w:leader="dot" w:pos="9016"/>
            </w:tabs>
            <w:rPr>
              <w:noProof/>
            </w:rPr>
          </w:pPr>
          <w:hyperlink w:anchor="_Toc48767213" w:history="1">
            <w:r w:rsidRPr="00D00279">
              <w:rPr>
                <w:rStyle w:val="Hyperlink"/>
                <w:noProof/>
              </w:rPr>
              <w:t xml:space="preserve">2.3 </w:t>
            </w:r>
            <w:r w:rsidR="007C04BA">
              <w:rPr>
                <w:rStyle w:val="Hyperlink"/>
                <w:noProof/>
              </w:rPr>
              <w:t xml:space="preserve">     </w:t>
            </w:r>
            <w:r w:rsidRPr="00D00279">
              <w:rPr>
                <w:rStyle w:val="Hyperlink"/>
                <w:noProof/>
              </w:rPr>
              <w:t>Previous work</w:t>
            </w:r>
            <w:r>
              <w:rPr>
                <w:noProof/>
                <w:webHidden/>
              </w:rPr>
              <w:tab/>
            </w:r>
            <w:r>
              <w:rPr>
                <w:noProof/>
                <w:webHidden/>
              </w:rPr>
              <w:fldChar w:fldCharType="begin"/>
            </w:r>
            <w:r>
              <w:rPr>
                <w:noProof/>
                <w:webHidden/>
              </w:rPr>
              <w:instrText xml:space="preserve"> PAGEREF _Toc48767213 \h </w:instrText>
            </w:r>
            <w:r>
              <w:rPr>
                <w:noProof/>
                <w:webHidden/>
              </w:rPr>
            </w:r>
            <w:r>
              <w:rPr>
                <w:noProof/>
                <w:webHidden/>
              </w:rPr>
              <w:fldChar w:fldCharType="separate"/>
            </w:r>
            <w:r w:rsidR="00FC4096">
              <w:rPr>
                <w:noProof/>
                <w:webHidden/>
              </w:rPr>
              <w:t>7</w:t>
            </w:r>
            <w:r>
              <w:rPr>
                <w:noProof/>
                <w:webHidden/>
              </w:rPr>
              <w:fldChar w:fldCharType="end"/>
            </w:r>
          </w:hyperlink>
        </w:p>
        <w:p w14:paraId="23E5D958" w14:textId="4FE5CEEB" w:rsidR="00F76D08" w:rsidRDefault="00F76D08">
          <w:r>
            <w:rPr>
              <w:b/>
              <w:bCs/>
              <w:noProof/>
            </w:rPr>
            <w:fldChar w:fldCharType="end"/>
          </w:r>
        </w:p>
      </w:sdtContent>
    </w:sdt>
    <w:p w14:paraId="6B93493A" w14:textId="5588584F" w:rsidR="00F76D08" w:rsidRDefault="007C04BA" w:rsidP="007C04BA">
      <w:pPr>
        <w:pStyle w:val="Heading1"/>
        <w:tabs>
          <w:tab w:val="left" w:pos="2605"/>
        </w:tabs>
        <w:rPr>
          <w:lang w:val="en-US"/>
        </w:rPr>
      </w:pPr>
      <w:r>
        <w:rPr>
          <w:lang w:val="en-US"/>
        </w:rPr>
        <w:tab/>
      </w:r>
    </w:p>
    <w:p w14:paraId="5521093E" w14:textId="2BEA1CA2" w:rsidR="00F76D08" w:rsidRDefault="00F76D08">
      <w:pPr>
        <w:spacing w:after="160" w:line="259" w:lineRule="auto"/>
        <w:jc w:val="left"/>
        <w:rPr>
          <w:rFonts w:eastAsiaTheme="majorEastAsia" w:cstheme="majorBidi"/>
          <w:b/>
          <w:caps/>
          <w:color w:val="000000" w:themeColor="text1"/>
          <w:sz w:val="30"/>
          <w:szCs w:val="32"/>
          <w:lang w:val="en-US"/>
        </w:rPr>
      </w:pPr>
      <w:r>
        <w:rPr>
          <w:lang w:val="en-US"/>
        </w:rPr>
        <w:br w:type="page"/>
      </w:r>
    </w:p>
    <w:p w14:paraId="2E336CF2" w14:textId="0C6D3899" w:rsidR="00E71296" w:rsidRDefault="00193427" w:rsidP="00A765E9">
      <w:pPr>
        <w:pStyle w:val="Heading1"/>
        <w:rPr>
          <w:lang w:val="en-US"/>
        </w:rPr>
      </w:pPr>
      <w:bookmarkStart w:id="0" w:name="_Toc48767201"/>
      <w:r>
        <w:rPr>
          <w:lang w:val="en-US"/>
        </w:rPr>
        <w:lastRenderedPageBreak/>
        <w:t xml:space="preserve">CHAPTER 1: </w:t>
      </w:r>
      <w:r w:rsidR="00762DB4">
        <w:rPr>
          <w:lang w:val="en-US"/>
        </w:rPr>
        <w:t>Introduction</w:t>
      </w:r>
      <w:bookmarkEnd w:id="0"/>
    </w:p>
    <w:p w14:paraId="16CCB7DE" w14:textId="13D36DC7" w:rsidR="00C9173C" w:rsidRDefault="000F3CB4" w:rsidP="00B05FB4">
      <w:pPr>
        <w:rPr>
          <w:lang w:val="en-US"/>
        </w:rPr>
      </w:pPr>
      <w:r>
        <w:rPr>
          <w:lang w:val="en-US"/>
        </w:rPr>
        <w:t xml:space="preserve">Undoubtedly the use of the internet is growing day by day because it is available for cheaper these days and easily available. With the increase in </w:t>
      </w:r>
      <w:r w:rsidR="00CA2471">
        <w:rPr>
          <w:lang w:val="en-US"/>
        </w:rPr>
        <w:t xml:space="preserve">the </w:t>
      </w:r>
      <w:r>
        <w:rPr>
          <w:lang w:val="en-US"/>
        </w:rPr>
        <w:t>use of internet the importance and use of websites have also increased.</w:t>
      </w:r>
      <w:r w:rsidR="00112E62">
        <w:rPr>
          <w:lang w:val="en-US"/>
        </w:rPr>
        <w:t xml:space="preserve"> </w:t>
      </w:r>
      <w:r w:rsidR="00445616" w:rsidRPr="009138DE">
        <w:rPr>
          <w:rStyle w:val="SubtitleChar"/>
        </w:rPr>
        <w:fldChar w:fldCharType="begin" w:fldLock="1"/>
      </w:r>
      <w:r w:rsidR="00B05FB4">
        <w:rPr>
          <w:rStyle w:val="SubtitleChar"/>
        </w:rPr>
        <w:instrText>ADDIN CSL_CITATION {"citationItems":[{"id":"ITEM-1","itemData":{"DOI":"10.1109/COMITCon.2019.8862226","ISBN":"9781728102115","abstract":"Evaluating the growth of information transmission on online social network is a composite effort because of immense number of users and their friendship. This scope to outspread records rapidly has brought about excessive expectations for telling people about something and viral campaigns in online social networks. In this work, an SIR model is formulated on social networks which include growth of internet users', social users', mobile users' and mobile social users'. This model is reduced to a system of three ordinary differential equations for Social Networks. The work shows the study for parametric values estimated according to literature. Numerical results showed the unstable dynamic behavior of the social network.","author":[{"dropping-particle":"","family":"Khurana","given":"Pooja","non-dropping-particle":"","parse-names":false,"suffix":""},{"dropping-particle":"","family":"Kumar","given":"Deepak","non-dropping-particle":"","parse-names":false,"suffix":""}],"container-title":"Proceedings of the International Conference on Machine Learning, Big Data, Cloud and Parallel Computing: Trends, Prespectives and Prospects, COMITCon 2019","id":"ITEM-1","issued":{"date-parts":[["2019"]]},"page":"564-567","publisher":"IEEE","title":"Growth Analysis of Social, Mobile and Mobile Social Users through Internet","type":"article-journal"},"uris":["http://www.mendeley.com/documents/?uuid=58c01c5a-2aad-4a23-99b5-a653d6581e38"]}],"mendeley":{"formattedCitation":"(Khurana and Kumar, 2019)","plainTextFormattedCitation":"(Khurana and Kumar, 2019)","previouslyFormattedCitation":"(Khurana and Kumar, 2019)"},"properties":{"noteIndex":0},"schema":"https://github.com/citation-style-language/schema/raw/master/csl-citation.json"}</w:instrText>
      </w:r>
      <w:r w:rsidR="00445616" w:rsidRPr="009138DE">
        <w:rPr>
          <w:rStyle w:val="SubtitleChar"/>
        </w:rPr>
        <w:fldChar w:fldCharType="separate"/>
      </w:r>
      <w:r w:rsidR="00445616" w:rsidRPr="009138DE">
        <w:rPr>
          <w:rStyle w:val="SubtitleChar"/>
          <w:noProof/>
        </w:rPr>
        <w:t>(Khurana and Kumar, 2019)</w:t>
      </w:r>
      <w:r w:rsidR="00445616" w:rsidRPr="009138DE">
        <w:rPr>
          <w:rStyle w:val="SubtitleChar"/>
        </w:rPr>
        <w:fldChar w:fldCharType="end"/>
      </w:r>
      <w:r w:rsidR="00836BE9">
        <w:rPr>
          <w:lang w:val="en-US"/>
        </w:rPr>
        <w:t xml:space="preserve"> Smallest to smallest information is also available on the internet and websites are the only sources of that information.</w:t>
      </w:r>
      <w:r w:rsidR="001F06EB">
        <w:rPr>
          <w:lang w:val="en-US"/>
        </w:rPr>
        <w:t xml:space="preserve"> Organizations and companies are hugely relied on the web to deliver their products and services to the customers and they have succeeded.</w:t>
      </w:r>
      <w:r w:rsidR="00112E62">
        <w:rPr>
          <w:lang w:val="en-US"/>
        </w:rPr>
        <w:t xml:space="preserve"> </w:t>
      </w:r>
      <w:r w:rsidR="00B05FB4" w:rsidRPr="00B05FB4">
        <w:rPr>
          <w:rStyle w:val="SubtitleChar"/>
        </w:rPr>
        <w:fldChar w:fldCharType="begin" w:fldLock="1"/>
      </w:r>
      <w:r w:rsidR="00BD6C8C">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B05FB4" w:rsidRPr="00B05FB4">
        <w:rPr>
          <w:rStyle w:val="SubtitleChar"/>
        </w:rPr>
        <w:fldChar w:fldCharType="separate"/>
      </w:r>
      <w:r w:rsidR="00B05FB4" w:rsidRPr="00B05FB4">
        <w:rPr>
          <w:rStyle w:val="SubtitleChar"/>
          <w:noProof/>
        </w:rPr>
        <w:t>(Lawrence, 2017)</w:t>
      </w:r>
      <w:r w:rsidR="00B05FB4" w:rsidRPr="00B05FB4">
        <w:rPr>
          <w:rStyle w:val="SubtitleChar"/>
        </w:rPr>
        <w:fldChar w:fldCharType="end"/>
      </w:r>
      <w:r w:rsidR="00836BE9">
        <w:rPr>
          <w:lang w:val="en-US"/>
        </w:rPr>
        <w:t xml:space="preserve"> </w:t>
      </w:r>
      <w:r w:rsidR="00E964E3">
        <w:rPr>
          <w:lang w:val="en-US"/>
        </w:rPr>
        <w:t xml:space="preserve">Not just this but the technologies available for building the websites are also evolving. The technologies used for building websites include HTML, JavaScript, CSS, etc. </w:t>
      </w:r>
      <w:r w:rsidR="00C9173C">
        <w:rPr>
          <w:lang w:val="en-US"/>
        </w:rPr>
        <w:t xml:space="preserve">But to full fill, the current market needs the traditional approach to build websites that are not considered good enough in terms of its efficiency, performance, </w:t>
      </w:r>
      <w:proofErr w:type="spellStart"/>
      <w:r w:rsidR="00C9173C">
        <w:rPr>
          <w:lang w:val="en-US"/>
        </w:rPr>
        <w:t>etc</w:t>
      </w:r>
      <w:proofErr w:type="spellEnd"/>
      <w:r w:rsidR="00BD6C8C" w:rsidRPr="00BD6C8C">
        <w:rPr>
          <w:rStyle w:val="SubtitleChar"/>
        </w:rPr>
        <w:fldChar w:fldCharType="begin" w:fldLock="1"/>
      </w:r>
      <w:r w:rsidR="00BD6C8C">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r w:rsidR="00C9173C">
        <w:rPr>
          <w:lang w:val="en-US"/>
        </w:rPr>
        <w:t xml:space="preserve">. </w:t>
      </w:r>
      <w:proofErr w:type="gramStart"/>
      <w:r w:rsidR="00C9173C">
        <w:rPr>
          <w:lang w:val="en-US"/>
        </w:rPr>
        <w:t>So</w:t>
      </w:r>
      <w:proofErr w:type="gramEnd"/>
      <w:r w:rsidR="00C9173C">
        <w:rPr>
          <w:lang w:val="en-US"/>
        </w:rPr>
        <w:t xml:space="preserve"> to overcome this the new approach of </w:t>
      </w:r>
      <w:r w:rsidR="00603606">
        <w:rPr>
          <w:lang w:val="en-US"/>
        </w:rPr>
        <w:t xml:space="preserve">the </w:t>
      </w:r>
      <w:r w:rsidR="00C9173C">
        <w:rPr>
          <w:lang w:val="en-US"/>
        </w:rPr>
        <w:t>web</w:t>
      </w:r>
      <w:r w:rsidR="00603606">
        <w:rPr>
          <w:lang w:val="en-US"/>
        </w:rPr>
        <w:t xml:space="preserve"> </w:t>
      </w:r>
      <w:r w:rsidR="00C9173C">
        <w:rPr>
          <w:lang w:val="en-US"/>
        </w:rPr>
        <w:t>has evolved. This approach is called Single Page Applications</w:t>
      </w:r>
      <w:r w:rsidR="00BD6C8C" w:rsidRPr="00BD6C8C">
        <w:rPr>
          <w:rStyle w:val="SubtitleChar"/>
        </w:rPr>
        <w:fldChar w:fldCharType="begin" w:fldLock="1"/>
      </w:r>
      <w:r w:rsidR="00BD6C8C">
        <w:rPr>
          <w:rStyle w:val="SubtitleChar"/>
        </w:rPr>
        <w:instrText>ADDIN CSL_CITATION {"citationItems":[{"id":"ITEM-1","itemData":{"abstract":"This degree project is a scientific study where the focus is to formulate a method of how to compare Single-Page Application (SPA) frameworks written in JavaScript. To solve the problem, an abstraction of SPA frameworks is required. This abstraction is completed using a criteria-based approach. Criteria are collected from literature and interviews with experienced developers. Every criterion is defined and has a set of questions evaluating it. In addition to the abstraction concepts are extracted from other comparative methods, such as performance testing and code comparison. The method is evolved into two separate parts, a theoretical and a practical. Finally, the method is tested on three different frameworks, AngularJS, Angular 2 and React, by implementing a prototype for each framework. From this prototype, code comparison and performance tests are conducted and evaluated. According to the method, AngularJS is suggested to be the best choice. However, the majority of the results from the theoretical part were more or less identical whereas practical part showed more differences. For future reference, this method could be evaluated to other comparative methods or be extended with more criteria and questions. ","author":[{"dropping-particle":"","family":"Molin","given":"Eric","non-dropping-particle":"","parse-names":false,"suffix":""}],"container-title":"Degree Project Computer Science and Engineering","id":"ITEM-1","issued":{"date-parts":[["2016"]]},"title":"Comparison of Single-Page Application Frameworks: A method of how to compare Single-Page Application frameworks written in JavaScript.","type":"article-journal"},"uris":["http://www.mendeley.com/documents/?uuid=06aa78bf-c04c-471b-a477-af07ce52620c"]}],"mendeley":{"formattedCitation":"(Molin, 2016)","plainTextFormattedCitation":"(Molin, 2016)","previouslyFormattedCitation":"(Molin, 2016)"},"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olin, 2016)</w:t>
      </w:r>
      <w:r w:rsidR="00BD6C8C" w:rsidRPr="00BD6C8C">
        <w:rPr>
          <w:rStyle w:val="SubtitleChar"/>
        </w:rPr>
        <w:fldChar w:fldCharType="end"/>
      </w:r>
      <w:r w:rsidR="00C9173C">
        <w:rPr>
          <w:lang w:val="en-US"/>
        </w:rPr>
        <w:t>. Using this approach building websites has become much easier not just that but websites have become more responsive and efficient and resource savings.</w:t>
      </w:r>
    </w:p>
    <w:p w14:paraId="03A9A40C" w14:textId="192F3D10" w:rsidR="001F4F88" w:rsidRDefault="00C9173C" w:rsidP="001F4F88">
      <w:pPr>
        <w:pStyle w:val="Heading2"/>
        <w:numPr>
          <w:ilvl w:val="1"/>
          <w:numId w:val="2"/>
        </w:numPr>
        <w:rPr>
          <w:lang w:val="en-US"/>
        </w:rPr>
      </w:pPr>
      <w:bookmarkStart w:id="1" w:name="_Toc48767202"/>
      <w:r>
        <w:rPr>
          <w:lang w:val="en-US"/>
        </w:rPr>
        <w:t>Conventional Approach</w:t>
      </w:r>
      <w:bookmarkEnd w:id="1"/>
    </w:p>
    <w:p w14:paraId="768BCD6D" w14:textId="3E39B56A" w:rsidR="001F4F88" w:rsidRDefault="001F4F88" w:rsidP="001F4F88">
      <w:pPr>
        <w:rPr>
          <w:lang w:val="en-US"/>
        </w:rPr>
      </w:pPr>
      <w:r>
        <w:rPr>
          <w:lang w:val="en-US"/>
        </w:rPr>
        <w:t xml:space="preserve">As discussed above the websites built in older times were not so advanced. Most of the websites were built using server-side rendering technology. In the server-side rendering, all the data that needs to be shown on the browser was already fed to the HTML page and that page is sent to the client-side. </w:t>
      </w:r>
      <w:proofErr w:type="gramStart"/>
      <w:r>
        <w:rPr>
          <w:lang w:val="en-US"/>
        </w:rPr>
        <w:t>So</w:t>
      </w:r>
      <w:proofErr w:type="gramEnd"/>
      <w:r>
        <w:rPr>
          <w:lang w:val="en-US"/>
        </w:rPr>
        <w:t xml:space="preserve"> all the content will be visible in one go at the browser. </w:t>
      </w:r>
      <w:proofErr w:type="gramStart"/>
      <w:r>
        <w:rPr>
          <w:lang w:val="en-US"/>
        </w:rPr>
        <w:t>So</w:t>
      </w:r>
      <w:proofErr w:type="gramEnd"/>
      <w:r>
        <w:rPr>
          <w:lang w:val="en-US"/>
        </w:rPr>
        <w:t xml:space="preserve"> if the size of the webpage is large it would take significant time on the browser to display the content. </w:t>
      </w:r>
      <w:proofErr w:type="gramStart"/>
      <w:r>
        <w:rPr>
          <w:lang w:val="en-US"/>
        </w:rPr>
        <w:t>Also</w:t>
      </w:r>
      <w:proofErr w:type="gramEnd"/>
      <w:r>
        <w:rPr>
          <w:lang w:val="en-US"/>
        </w:rPr>
        <w:t xml:space="preserve"> if one has to update only the specific part on the webpage, the whole page has to reload, which means all the data will again be fetched from the server and displayed on the browser. But it has a major disadvantage that even the updated data will also be downloaded again with the static data and that is wastage of resources. Static data like headers, footers logo, </w:t>
      </w:r>
      <w:proofErr w:type="spellStart"/>
      <w:r>
        <w:rPr>
          <w:lang w:val="en-US"/>
        </w:rPr>
        <w:t>etc</w:t>
      </w:r>
      <w:proofErr w:type="spellEnd"/>
      <w:r>
        <w:rPr>
          <w:lang w:val="en-US"/>
        </w:rPr>
        <w:t xml:space="preserve"> doesn't need to be downloaded again.</w:t>
      </w:r>
      <w:r w:rsidR="00911DB3">
        <w:rPr>
          <w:lang w:val="en-US"/>
        </w:rPr>
        <w:t xml:space="preserve"> This increases network latency and interface</w:t>
      </w:r>
      <w:r w:rsidR="0006506D">
        <w:rPr>
          <w:lang w:val="en-US"/>
        </w:rPr>
        <w:t>s</w:t>
      </w:r>
      <w:r w:rsidR="00911DB3">
        <w:rPr>
          <w:lang w:val="en-US"/>
        </w:rPr>
        <w:t xml:space="preserve"> complexity.</w:t>
      </w:r>
      <w:r w:rsidR="0006506D">
        <w:rPr>
          <w:lang w:val="en-US"/>
        </w:rPr>
        <w:t xml:space="preserve"> This pattern is also called the request-wait pattern.</w:t>
      </w:r>
      <w:r w:rsidR="00112E62">
        <w:rPr>
          <w:lang w:val="en-US"/>
        </w:rPr>
        <w:t xml:space="preserve"> </w:t>
      </w:r>
      <w:r w:rsidR="00BD6C8C" w:rsidRPr="00BD6C8C">
        <w:rPr>
          <w:rStyle w:val="SubtitleChar"/>
        </w:rPr>
        <w:fldChar w:fldCharType="begin" w:fldLock="1"/>
      </w:r>
      <w:r w:rsidR="00F81E56">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p>
    <w:p w14:paraId="323BC4AE" w14:textId="352EEC45" w:rsidR="001F4F88" w:rsidRDefault="001F4F88" w:rsidP="001F4F88">
      <w:pPr>
        <w:rPr>
          <w:lang w:val="en-US"/>
        </w:rPr>
      </w:pPr>
      <w:r>
        <w:rPr>
          <w:lang w:val="en-US"/>
        </w:rPr>
        <w:t>Also, while writing the code, code repetition should be avoided as much as possible. But in the older approach, the content which should be displayed on all the pages has to be written separately which is bad practice.</w:t>
      </w:r>
      <w:r w:rsidR="00B34DD5">
        <w:rPr>
          <w:lang w:val="en-US"/>
        </w:rPr>
        <w:t xml:space="preserve"> </w:t>
      </w:r>
      <w:r w:rsidR="00F81E56" w:rsidRPr="00F81E56">
        <w:rPr>
          <w:rStyle w:val="SubtitleChar"/>
        </w:rPr>
        <w:fldChar w:fldCharType="begin" w:fldLock="1"/>
      </w:r>
      <w:r w:rsidR="00EF04F7">
        <w:rPr>
          <w:rStyle w:val="SubtitleChar"/>
        </w:rPr>
        <w:instrText>ADDIN CSL_CITATION {"citationItems":[{"id":"ITEM-1","itemData":{"DOI":"10.1109/FIE.2014.7044055","ISBN":"9781479939220","ISSN":"15394565","abstract":"Using the Scratch environment as a tool to teach programming skills or develop computational thinking is increasingly common in all levels of education, well-documented case studies from primary school to university can be found. However, there are reports that indicate that students learning to program in this environment show certain habits that are contrary to the basic programming recommendations. In our work as instructors with high school students, we have detected these and other bad practices, such as the repetition of code and object naming, on a regular basis. This paper focuses on verifying whether these issues can generally be found in the Scratch community, by analyzing a large number of projects available on the Scratch community website. To test this hypothesis, we downloaded 100 projects and analyzed them with two plug-ins we developed to automatically detect these bad practices. The plug-ins extend the functionality of the Hairball tool, a static code analyzer for Scratch projects. The results obtained show that, in general, projects in the repository also incur in the investigated malpractices. Along with suggestions for future work, some ideas that might assist to address such situations are proposed in the conclusions of the paper.","author":[{"dropping-particle":"","family":"Moreno","given":"Jesús","non-dropping-particle":"","parse-names":false,"suffix":""},{"dropping-particle":"","family":"Robles","given":"Gregorio","non-dropping-particle":"","parse-names":false,"suffix":""}],"container-title":"Proceedings - Frontiers in Education Conference, FIE","id":"ITEM-1","issue":"February","issued":{"date-parts":[["2015"]]},"page":"23-26","publisher":"IEEE","title":"Automatic detection of bad programming habits in scratch: A preliminary study","type":"article-journal","volume":"2015-Febru"},"uris":["http://www.mendeley.com/documents/?uuid=d27fe1a1-391e-4427-b849-2300e4a7a51f"]}],"mendeley":{"formattedCitation":"(Moreno and Robles, 2015)","plainTextFormattedCitation":"(Moreno and Robles, 2015)","previouslyFormattedCitation":"(Moreno and Robles, 2015)"},"properties":{"noteIndex":0},"schema":"https://github.com/citation-style-language/schema/raw/master/csl-citation.json"}</w:instrText>
      </w:r>
      <w:r w:rsidR="00F81E56" w:rsidRPr="00F81E56">
        <w:rPr>
          <w:rStyle w:val="SubtitleChar"/>
        </w:rPr>
        <w:fldChar w:fldCharType="separate"/>
      </w:r>
      <w:r w:rsidR="00F81E56" w:rsidRPr="00F81E56">
        <w:rPr>
          <w:rStyle w:val="SubtitleChar"/>
          <w:noProof/>
        </w:rPr>
        <w:t>(Moreno and Robles, 2015)</w:t>
      </w:r>
      <w:r w:rsidR="00F81E56" w:rsidRPr="00F81E56">
        <w:rPr>
          <w:rStyle w:val="SubtitleChar"/>
        </w:rPr>
        <w:fldChar w:fldCharType="end"/>
      </w:r>
      <w:r>
        <w:rPr>
          <w:lang w:val="en-US"/>
        </w:rPr>
        <w:t xml:space="preserve"> To overcome issues </w:t>
      </w:r>
      <w:r w:rsidR="00575164">
        <w:rPr>
          <w:lang w:val="en-US"/>
        </w:rPr>
        <w:t>of Reloading the entire page on every interaction</w:t>
      </w:r>
      <w:r>
        <w:rPr>
          <w:lang w:val="en-US"/>
        </w:rPr>
        <w:t>,</w:t>
      </w:r>
      <w:r w:rsidR="00575164">
        <w:rPr>
          <w:lang w:val="en-US"/>
        </w:rPr>
        <w:t xml:space="preserve"> wastage of resources, increased loading time</w:t>
      </w:r>
      <w:r w:rsidR="000B39CA">
        <w:rPr>
          <w:lang w:val="en-US"/>
        </w:rPr>
        <w:t>, responsiveness, catching capabilities</w:t>
      </w:r>
      <w:r w:rsidR="004A27A4">
        <w:rPr>
          <w:lang w:val="en-US"/>
        </w:rPr>
        <w:t xml:space="preserve">, debugging in </w:t>
      </w:r>
      <w:r w:rsidR="00DC1594">
        <w:rPr>
          <w:lang w:val="en-US"/>
        </w:rPr>
        <w:t xml:space="preserve">the </w:t>
      </w:r>
      <w:r w:rsidR="004A27A4">
        <w:rPr>
          <w:lang w:val="en-US"/>
        </w:rPr>
        <w:t>browser</w:t>
      </w:r>
      <w:r w:rsidR="00DC1594">
        <w:rPr>
          <w:lang w:val="en-US"/>
        </w:rPr>
        <w:t>,</w:t>
      </w:r>
      <w:r w:rsidR="004A27A4">
        <w:rPr>
          <w:lang w:val="en-US"/>
        </w:rPr>
        <w:t xml:space="preserve"> etc.</w:t>
      </w:r>
      <w:r>
        <w:rPr>
          <w:lang w:val="en-US"/>
        </w:rPr>
        <w:t xml:space="preserve"> new technologies were introduced called a single page application SPA.</w:t>
      </w:r>
    </w:p>
    <w:p w14:paraId="592F0A6D" w14:textId="0D4621FB" w:rsidR="00B73C28" w:rsidRDefault="00B73C28" w:rsidP="00B65254">
      <w:pPr>
        <w:pStyle w:val="Heading2"/>
        <w:numPr>
          <w:ilvl w:val="1"/>
          <w:numId w:val="2"/>
        </w:numPr>
        <w:rPr>
          <w:lang w:val="en-US"/>
        </w:rPr>
      </w:pPr>
      <w:bookmarkStart w:id="2" w:name="_Toc48767203"/>
      <w:r>
        <w:rPr>
          <w:lang w:val="en-US"/>
        </w:rPr>
        <w:t>Single Page Applications</w:t>
      </w:r>
      <w:r w:rsidR="0006506D">
        <w:rPr>
          <w:lang w:val="en-US"/>
        </w:rPr>
        <w:t xml:space="preserve"> &amp;</w:t>
      </w:r>
      <w:r w:rsidR="00842FD2">
        <w:rPr>
          <w:lang w:val="en-US"/>
        </w:rPr>
        <w:t xml:space="preserve"> AJAX</w:t>
      </w:r>
      <w:bookmarkEnd w:id="2"/>
    </w:p>
    <w:p w14:paraId="1710A0B2" w14:textId="6A185EC9" w:rsidR="00B65254" w:rsidRDefault="00986E65" w:rsidP="00B65254">
      <w:pPr>
        <w:rPr>
          <w:lang w:val="en-US"/>
        </w:rPr>
      </w:pPr>
      <w:r>
        <w:rPr>
          <w:lang w:val="en-US"/>
        </w:rPr>
        <w:t>Single-page applications are composed of several different independent components that can be updated or replaced dynamically</w:t>
      </w:r>
      <w:r w:rsidR="00C72CB3">
        <w:rPr>
          <w:lang w:val="en-US"/>
        </w:rPr>
        <w:t xml:space="preserve"> so that the enter web page is not required to reload on every interaction of </w:t>
      </w:r>
      <w:r w:rsidR="00DC0394">
        <w:rPr>
          <w:lang w:val="en-US"/>
        </w:rPr>
        <w:t xml:space="preserve">the </w:t>
      </w:r>
      <w:r w:rsidR="00C72CB3">
        <w:rPr>
          <w:lang w:val="en-US"/>
        </w:rPr>
        <w:t>user with the webpage</w:t>
      </w:r>
      <w:r>
        <w:rPr>
          <w:lang w:val="en-US"/>
        </w:rPr>
        <w:t>.</w:t>
      </w:r>
      <w:r w:rsidR="009501D4">
        <w:rPr>
          <w:lang w:val="en-US"/>
        </w:rPr>
        <w:t xml:space="preserve"> </w:t>
      </w:r>
      <w:r w:rsidR="00DC0394">
        <w:rPr>
          <w:lang w:val="en-US"/>
        </w:rPr>
        <w:t xml:space="preserve">Sing page application runs inside the browser instead of fetching data every time from the server. </w:t>
      </w:r>
      <w:r w:rsidR="009501D4">
        <w:rPr>
          <w:lang w:val="en-US"/>
        </w:rPr>
        <w:t>Because of this</w:t>
      </w:r>
      <w:r w:rsidR="00DC0394">
        <w:rPr>
          <w:lang w:val="en-US"/>
        </w:rPr>
        <w:t>,</w:t>
      </w:r>
      <w:r w:rsidR="009501D4">
        <w:rPr>
          <w:lang w:val="en-US"/>
        </w:rPr>
        <w:t xml:space="preserve"> the websites have become more interactive and dynamics and innovations are being added day by day.</w:t>
      </w:r>
      <w:r w:rsidR="00E4462A">
        <w:rPr>
          <w:lang w:val="en-US"/>
        </w:rPr>
        <w:t xml:space="preserve"> </w:t>
      </w:r>
      <w:r w:rsidR="00F93BCF">
        <w:rPr>
          <w:lang w:val="en-US"/>
        </w:rPr>
        <w:t>Also these days the user-friendly ness of websites cannot be ignored.</w:t>
      </w:r>
      <w:r w:rsidR="00AF7B5E">
        <w:rPr>
          <w:lang w:val="en-US"/>
        </w:rPr>
        <w:t xml:space="preserve"> </w:t>
      </w:r>
      <w:r w:rsidR="00AF7B5E" w:rsidRPr="00346C2A">
        <w:rPr>
          <w:rStyle w:val="SubtitleChar"/>
        </w:rPr>
        <w:fldChar w:fldCharType="begin" w:fldLock="1"/>
      </w:r>
      <w:r w:rsidR="003A0B4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id":"ITEM-2","itemData":{"author":[{"dropping-particle":"","family":"Davila","given":"Hans Findel","non-dropping-particle":"","parse-names":false,"suffix":""},{"dropping-particle":"","family":"Navon","given":"Jaime","non-dropping-particle":"","parse-names":false,"suffix":""}],"id":"ITEM-2","issued":{"date-parts":[["2015"]]},"title":"Performance of Javascript Frameworks on Web Single Page Applications (Spa)","type":"article-journal"},"uris":["http://www.mendeley.com/documents/?uuid=406f90b0-b87b-45b9-9112-6837d111bcee"]}],"mendeley":{"formattedCitation":"(Davila and Navon, 2015; Voutilainen, 2017)","plainTextFormattedCitation":"(Davila and Navon, 2015; Voutilainen, 2017)","previouslyFormattedCitation":"(Davila and Navon, 2015; Voutilainen, 2017)"},"properties":{"noteIndex":0},"schema":"https://github.com/citation-style-language/schema/raw/master/csl-citation.json"}</w:instrText>
      </w:r>
      <w:r w:rsidR="00AF7B5E" w:rsidRPr="00346C2A">
        <w:rPr>
          <w:rStyle w:val="SubtitleChar"/>
        </w:rPr>
        <w:fldChar w:fldCharType="separate"/>
      </w:r>
      <w:r w:rsidR="00AF7B5E" w:rsidRPr="00346C2A">
        <w:rPr>
          <w:rStyle w:val="SubtitleChar"/>
          <w:noProof/>
        </w:rPr>
        <w:t>(Davila and Navon, 2015; Voutilainen, 2017)</w:t>
      </w:r>
      <w:r w:rsidR="00AF7B5E" w:rsidRPr="00346C2A">
        <w:rPr>
          <w:rStyle w:val="SubtitleChar"/>
        </w:rPr>
        <w:fldChar w:fldCharType="end"/>
      </w:r>
    </w:p>
    <w:p w14:paraId="6BA34A09" w14:textId="373E7C65" w:rsidR="00F93BCF" w:rsidRPr="009C11B5" w:rsidRDefault="00F93BCF" w:rsidP="003A0B4D">
      <w:pPr>
        <w:rPr>
          <w:rStyle w:val="SubtitleChar"/>
        </w:rPr>
      </w:pPr>
      <w:r>
        <w:rPr>
          <w:lang w:val="en-US"/>
        </w:rPr>
        <w:t xml:space="preserve">Single-page applications are heavily dependent on the ajax. Ajax is </w:t>
      </w:r>
      <w:r w:rsidRPr="00F93BCF">
        <w:rPr>
          <w:lang w:val="en-US"/>
        </w:rPr>
        <w:t xml:space="preserve">Asynchronous JavaScript </w:t>
      </w:r>
      <w:proofErr w:type="gramStart"/>
      <w:r w:rsidRPr="00F93BCF">
        <w:rPr>
          <w:lang w:val="en-US"/>
        </w:rPr>
        <w:t>And</w:t>
      </w:r>
      <w:proofErr w:type="gramEnd"/>
      <w:r w:rsidRPr="00F93BCF">
        <w:rPr>
          <w:lang w:val="en-US"/>
        </w:rPr>
        <w:t xml:space="preserve"> XML</w:t>
      </w:r>
      <w:r>
        <w:rPr>
          <w:lang w:val="en-US"/>
        </w:rPr>
        <w:t xml:space="preserve">. As the core technology of </w:t>
      </w:r>
      <w:r w:rsidR="00603606">
        <w:rPr>
          <w:lang w:val="en-US"/>
        </w:rPr>
        <w:t xml:space="preserve">the </w:t>
      </w:r>
      <w:r>
        <w:rPr>
          <w:lang w:val="en-US"/>
        </w:rPr>
        <w:t>web, AJAX has got more and more attention.</w:t>
      </w:r>
      <w:r w:rsidR="0038277C">
        <w:rPr>
          <w:lang w:val="en-US"/>
        </w:rPr>
        <w:t xml:space="preserve"> Because as mentioned earlier the quality of user interactivity cannot be ignored in modern-day websites so the rich client-side technology called ajax evolved. AJAX is nothing new but just a new way of using the old standards. All the work of fetching data from the server in runtime and reducing the server side and </w:t>
      </w:r>
      <w:proofErr w:type="gramStart"/>
      <w:r w:rsidR="0038277C">
        <w:rPr>
          <w:lang w:val="en-US"/>
        </w:rPr>
        <w:t>client side</w:t>
      </w:r>
      <w:proofErr w:type="gramEnd"/>
      <w:r w:rsidR="0038277C">
        <w:rPr>
          <w:lang w:val="en-US"/>
        </w:rPr>
        <w:t xml:space="preserve"> time is done by the ajax and it helps to improve the user </w:t>
      </w:r>
      <w:r w:rsidR="0038277C">
        <w:rPr>
          <w:lang w:val="en-US"/>
        </w:rPr>
        <w:lastRenderedPageBreak/>
        <w:t>experience. Traditionally XML was the choice of data format for the data to be transferred but Nowadays JSON is chosen.</w:t>
      </w:r>
      <w:r w:rsidR="003A0B4D">
        <w:rPr>
          <w:lang w:val="en-US"/>
        </w:rPr>
        <w:t xml:space="preserve"> </w:t>
      </w:r>
      <w:r w:rsidR="009C11B5" w:rsidRPr="009C11B5">
        <w:rPr>
          <w:rStyle w:val="SubtitleChar"/>
        </w:rPr>
        <w:fldChar w:fldCharType="begin" w:fldLock="1"/>
      </w:r>
      <w:r w:rsidR="009C11B5" w:rsidRPr="009C11B5">
        <w:rPr>
          <w:rStyle w:val="SubtitleChar"/>
        </w:rPr>
        <w:instrText>ADDIN CSL_CITATION {"citationItems":[{"id":"ITEM-1","itemData":{"abstract":"— Single Page Application (SPA) is composed of individual component that can be replaced or updated independently, without refreshing whole page so that the entire page does not need to be reloaded on each user action, which saves bandwidth as well as no loading of external files every time when page is loaded, such as images or CSS files, etc. The purpose behind this is to make the subsequent page loads very fast as compared to traditional Request-Response cycle. SPA's written by using JavaScript, HTML5, AJAX are getting the likes of developers to build their web applications and some frameworks like AngularJS which are built on top of the JavaScript are making the life of developers very easy. The idea behind using AngularJS in web application is to make your web application modular and easy to maintain. AngularJS brings MVC (Model View Controller) capability to your application. After using minified and compressed files in your application, the size reduces to some KBs which will results in faster loading of pages.","author":[{"dropping-particle":"","family":"Jadhav","given":"Madhuri A","non-dropping-particle":"","parse-names":false,"suffix":""},{"dropping-particle":"","family":"Sawant","given":"Balkrishna R","non-dropping-particle":"","parse-names":false,"suffix":""},{"dropping-particle":"","family":"Deshmukh","given":"Anushree","non-dropping-particle":"","parse-names":false,"suffix":""},{"dropping-particle":"","family":"Mumbai","given":"Navi","non-dropping-particle":"","parse-names":false,"suffix":""}],"container-title":"International Journal of Computer Science and Information Technologies","id":"ITEM-1","issue":"3","issued":{"date-parts":[["2015"]]},"page":"2876-2879","title":"Single Page Application using AngularJS","type":"article-journal","volume":"6"},"uris":["http://www.mendeley.com/documents/?uuid=4f8dde85-e2e2-4bcf-a17e-22b99a7d054c"]},{"id":"ITEM-2","itemData":{"DOI":"10.1109/CSSS.2012.297","ISBN":"9780769547190","abstract":"As the core technology of Web 2.0, Ajax has caught more and more attention. Xml, as the traditional data load format, needs to be resolved by DOM (Document Object Model ) both in client-side and server-side, which wastes system resource and makes a great reduction of user-friendliness. In this paper, a light-weightdata-interchanging format-JSON (Java Script Object Notation) will be introduced, which provides a higher level of flexibility and efficiency. We make a comparison between JSON and XML through expriment, then use JSON as data-transfering format in an actual project. Results show that JSON is more suitable as a data-loading tool for Ajax applications. © 2012 IEEE.","author":[{"dropping-particle":"","family":"Lin","given":"Boci","non-dropping-particle":"","parse-names":false,"suffix":""},{"dropping-particle":"","family":"Chen","given":"Yan","non-dropping-particle":"","parse-names":false,"suffix":""},{"dropping-particle":"","family":"Chen","given":"Xu","non-dropping-particle":"","parse-names":false,"suffix":""},{"dropping-particle":"","family":"Yu","given":"Yingying","non-dropping-particle":"","parse-names":false,"suffix":""}],"container-title":"Proceedings - 2012 International Conference on Computer Science and Service System, CSSS 2012","id":"ITEM-2","issue":"February 1998","issued":{"date-parts":[["2012"]]},"page":"1174-1177","publisher":"IEEE","title":"Comparison between JSON and XML in Applications Based on AJAX","type":"article-journal"},"uris":["http://www.mendeley.com/documents/?uuid=fee57824-fb43-4331-90e1-9f3ff35559f3"]},{"id":"ITEM-3","itemData":{"author":[{"dropping-particle":"","family":"Smith","given":"K","non-dropping-particle":"","parse-names":false,"suffix":""}],"id":"ITEM-3","issued":{"date-parts":[["0"]]},"page":"98-101","publisher":"IEEE","title":"Simplifying Ajax-style Web development","type":"article-journal"},"uris":["http://www.mendeley.com/documents/?uuid=7e203784-6ea9-4c7d-8746-d9561dee807e"]}],"mendeley":{"formattedCitation":"(Smith, no date; Lin &lt;i&gt;et al.&lt;/i&gt;, 2012; Jadhav &lt;i&gt;et al.&lt;/i&gt;, 2015)"},"properties":{"noteIndex":0},"schema":"https://github.com/citation-style-language/schema/raw/master/csl-citation.json"}</w:instrText>
      </w:r>
      <w:r w:rsidR="009C11B5" w:rsidRPr="009C11B5">
        <w:rPr>
          <w:rStyle w:val="SubtitleChar"/>
        </w:rPr>
        <w:fldChar w:fldCharType="separate"/>
      </w:r>
      <w:r w:rsidR="009C11B5" w:rsidRPr="009C11B5">
        <w:rPr>
          <w:rStyle w:val="SubtitleChar"/>
        </w:rPr>
        <w:t>(Smith, no date; Lin et al., 2012; Jadhav et al., 2015)</w:t>
      </w:r>
      <w:r w:rsidR="009C11B5" w:rsidRPr="009C11B5">
        <w:rPr>
          <w:rStyle w:val="SubtitleChar"/>
        </w:rPr>
        <w:fldChar w:fldCharType="end"/>
      </w:r>
    </w:p>
    <w:p w14:paraId="6ED61BF4" w14:textId="7257EE46" w:rsidR="00F557A9" w:rsidRDefault="007F6341" w:rsidP="00C747ED">
      <w:pPr>
        <w:pStyle w:val="Heading2"/>
        <w:numPr>
          <w:ilvl w:val="1"/>
          <w:numId w:val="2"/>
        </w:numPr>
        <w:rPr>
          <w:lang w:val="en-US"/>
        </w:rPr>
      </w:pPr>
      <w:bookmarkStart w:id="3" w:name="_Toc48767204"/>
      <w:r>
        <w:rPr>
          <w:lang w:val="en-US"/>
        </w:rPr>
        <w:t>Java</w:t>
      </w:r>
      <w:r w:rsidR="00FB5CA1">
        <w:rPr>
          <w:lang w:val="en-US"/>
        </w:rPr>
        <w:t>S</w:t>
      </w:r>
      <w:r>
        <w:rPr>
          <w:lang w:val="en-US"/>
        </w:rPr>
        <w:t>cript Frameworks</w:t>
      </w:r>
      <w:bookmarkEnd w:id="3"/>
    </w:p>
    <w:p w14:paraId="5476F312" w14:textId="3057C0B1" w:rsidR="00C747ED" w:rsidRDefault="00C77076" w:rsidP="00C747ED">
      <w:pPr>
        <w:rPr>
          <w:lang w:val="en-US"/>
        </w:rPr>
      </w:pPr>
      <w:r>
        <w:rPr>
          <w:lang w:val="en-US"/>
        </w:rPr>
        <w:t xml:space="preserve">The existence of </w:t>
      </w:r>
      <w:proofErr w:type="spellStart"/>
      <w:r>
        <w:rPr>
          <w:lang w:val="en-US"/>
        </w:rPr>
        <w:t>javascript</w:t>
      </w:r>
      <w:proofErr w:type="spellEnd"/>
      <w:r>
        <w:rPr>
          <w:lang w:val="en-US"/>
        </w:rPr>
        <w:t xml:space="preserve"> frameworks is since 1995, and it is one of the most widely known and used programming language for front end web development. Still, JavaScript is growing and many new features are available now to enhance the user experience.</w:t>
      </w:r>
      <w:r w:rsidR="00E23B6A">
        <w:rPr>
          <w:lang w:val="en-US"/>
        </w:rPr>
        <w:t xml:space="preserve"> With the evol</w:t>
      </w:r>
      <w:r w:rsidR="00D475F2">
        <w:rPr>
          <w:lang w:val="en-US"/>
        </w:rPr>
        <w:t>ution</w:t>
      </w:r>
      <w:r w:rsidR="00E23B6A">
        <w:rPr>
          <w:lang w:val="en-US"/>
        </w:rPr>
        <w:t xml:space="preserve"> of </w:t>
      </w:r>
      <w:proofErr w:type="spellStart"/>
      <w:r w:rsidR="00E23B6A">
        <w:rPr>
          <w:lang w:val="en-US"/>
        </w:rPr>
        <w:t>Javascript</w:t>
      </w:r>
      <w:proofErr w:type="spellEnd"/>
      <w:r w:rsidR="00E23B6A">
        <w:rPr>
          <w:lang w:val="en-US"/>
        </w:rPr>
        <w:t xml:space="preserve"> language for web development, many JavaScript frameworks are also coming out to support web development.</w:t>
      </w:r>
      <w:r w:rsidR="00A01FF5">
        <w:rPr>
          <w:lang w:val="en-US"/>
        </w:rPr>
        <w:t xml:space="preserve"> </w:t>
      </w:r>
      <w:r w:rsidR="000438CD">
        <w:rPr>
          <w:lang w:val="en-US"/>
        </w:rPr>
        <w:t>Frameworks are nothing but a set predefined code and functionality which user can use and enhance them according to their needs.</w:t>
      </w:r>
      <w:r w:rsidR="00890FCE">
        <w:rPr>
          <w:lang w:val="en-US"/>
        </w:rPr>
        <w:t xml:space="preserve"> Writing everything from a scratch is time</w:t>
      </w:r>
      <w:r w:rsidR="009C7DCD">
        <w:rPr>
          <w:lang w:val="en-US"/>
        </w:rPr>
        <w:t>-</w:t>
      </w:r>
      <w:r w:rsidR="00890FCE">
        <w:rPr>
          <w:lang w:val="en-US"/>
        </w:rPr>
        <w:t>consuming therefore the use of frameworks comes in handy.</w:t>
      </w:r>
      <w:r w:rsidR="00791091">
        <w:rPr>
          <w:lang w:val="en-US"/>
        </w:rPr>
        <w:t xml:space="preserve"> Also, managing and maintaining code is as important as developing it. </w:t>
      </w:r>
      <w:proofErr w:type="gramStart"/>
      <w:r w:rsidR="00791091">
        <w:rPr>
          <w:lang w:val="en-US"/>
        </w:rPr>
        <w:t>So</w:t>
      </w:r>
      <w:proofErr w:type="gramEnd"/>
      <w:r w:rsidR="00791091">
        <w:rPr>
          <w:lang w:val="en-US"/>
        </w:rPr>
        <w:t xml:space="preserve"> architecture provided by frameworks is also important in this place.</w:t>
      </w:r>
      <w:r w:rsidR="00211D77">
        <w:rPr>
          <w:lang w:val="en-US"/>
        </w:rPr>
        <w:t xml:space="preserve"> A typical JSF will provide functionality like DOM traversal and manipulation, AJAX manipulation managing layout and inserting effects, MVC architecture,</w:t>
      </w:r>
      <w:r w:rsidR="0053088D">
        <w:rPr>
          <w:lang w:val="en-US"/>
        </w:rPr>
        <w:t xml:space="preserve"> URL redirecting, Routing, Stage management, Session Management</w:t>
      </w:r>
      <w:r w:rsidR="004611C0">
        <w:rPr>
          <w:lang w:val="en-US"/>
        </w:rPr>
        <w:t>,</w:t>
      </w:r>
      <w:r w:rsidR="00211D77">
        <w:rPr>
          <w:lang w:val="en-US"/>
        </w:rPr>
        <w:t xml:space="preserve"> etc.</w:t>
      </w:r>
    </w:p>
    <w:p w14:paraId="6F5EC809" w14:textId="5E296603" w:rsidR="004611C0" w:rsidRPr="007C04BA" w:rsidRDefault="004611C0" w:rsidP="007C04BA">
      <w:pPr>
        <w:pStyle w:val="Heading2"/>
      </w:pPr>
      <w:bookmarkStart w:id="4" w:name="_Toc48767205"/>
      <w:r w:rsidRPr="007C04BA">
        <w:t xml:space="preserve">1.4 </w:t>
      </w:r>
      <w:r w:rsidR="00197E50" w:rsidRPr="007C04BA">
        <w:t>Rationale</w:t>
      </w:r>
      <w:bookmarkEnd w:id="4"/>
      <w:r w:rsidRPr="007C04BA">
        <w:t xml:space="preserve"> </w:t>
      </w:r>
    </w:p>
    <w:p w14:paraId="4B8D05A2" w14:textId="43836F15" w:rsidR="00A40A70" w:rsidRDefault="00CD786D" w:rsidP="00A40A70">
      <w:pPr>
        <w:rPr>
          <w:lang w:val="en-US"/>
        </w:rPr>
      </w:pPr>
      <w:r>
        <w:rPr>
          <w:lang w:val="en-US"/>
        </w:rPr>
        <w:t>As discussed above to improve the web development to the next level there is a jungle of JavaScript frameworks are available.</w:t>
      </w:r>
      <w:r w:rsidR="00E062E3">
        <w:rPr>
          <w:lang w:val="en-US"/>
        </w:rPr>
        <w:t xml:space="preserve"> Sometimes developers may choose more than one framework to fulfill the requirement of applications, so there is always a conflict of which framework to choose.</w:t>
      </w:r>
      <w:r w:rsidR="00112E62">
        <w:rPr>
          <w:lang w:val="en-US"/>
        </w:rPr>
        <w:t xml:space="preserve"> </w:t>
      </w:r>
      <w:r w:rsidR="00E60E25" w:rsidRPr="00E60E25">
        <w:rPr>
          <w:rStyle w:val="SubtitleChar"/>
        </w:rPr>
        <w:fldChar w:fldCharType="begin" w:fldLock="1"/>
      </w:r>
      <w:r w:rsidR="00EF04F7">
        <w:rPr>
          <w:rStyle w:val="SubtitleChar"/>
        </w:rPr>
        <w:instrText>ADDIN CSL_CITATION {"citationItems":[{"id":"ITEM-1","itemData":{"DOI":"10.1007/978-3-642-39259-7_28","abstract":"The field of Web development is entering the HTML5 and CSS3 era and JavaScript is becoming increasingly influential. A large number of Java-Script frameworks have been recently promoted. Practitioners applying the lat-est technologies need to choose a suitable JavaScript framework (JSF) in order to abstract the frustrating and complicated coding steps and to provide a cross-browser compatibility. Apart from benchmark suites and recommendation from experts, there is little research helping practitioners to select the most suitable JSF to a given situation. The few proposals employ software metrics on the JSF, but practitioners are driven by different concerns when choosing a JSF. As an answer to the critical needs, this paper is a call for action. It proposes a re-search design towards a comparative analysis framework of JSF, which merges researcher needs and practitioner needs.","author":[{"dropping-particle":"","family":"Graziotin","given":"Daniel","non-dropping-particle":"","parse-names":false,"suffix":""},{"dropping-particle":"","family":"Abrahamsson","given":"Pekka","non-dropping-particle":"","parse-names":false,"suffix":""}],"id":"ITEM-1","issued":{"date-parts":[["2013"]]},"page":"334-337","title":"Making Sense Out of a Jungle of JavaScript Frameworks","type":"article-journal"},"uris":["http://www.mendeley.com/documents/?uuid=5f484f95-9d49-4a7a-a627-3574b93030c6"]}],"mendeley":{"formattedCitation":"(Graziotin and Abrahamsson, 2013)","plainTextFormattedCitation":"(Graziotin and Abrahamsson, 2013)","previouslyFormattedCitation":"(Graziotin and Abrahamsson, 2013)"},"properties":{"noteIndex":0},"schema":"https://github.com/citation-style-language/schema/raw/master/csl-citation.json"}</w:instrText>
      </w:r>
      <w:r w:rsidR="00E60E25" w:rsidRPr="00E60E25">
        <w:rPr>
          <w:rStyle w:val="SubtitleChar"/>
        </w:rPr>
        <w:fldChar w:fldCharType="separate"/>
      </w:r>
      <w:r w:rsidR="00E60E25" w:rsidRPr="00E60E25">
        <w:rPr>
          <w:rStyle w:val="SubtitleChar"/>
          <w:noProof/>
        </w:rPr>
        <w:t>(Graziotin and Abrahamsson, 2013)</w:t>
      </w:r>
      <w:r w:rsidR="00E60E25" w:rsidRPr="00E60E25">
        <w:rPr>
          <w:rStyle w:val="SubtitleChar"/>
        </w:rPr>
        <w:fldChar w:fldCharType="end"/>
      </w:r>
      <w:r w:rsidR="00D57E89">
        <w:rPr>
          <w:lang w:val="en-US"/>
        </w:rPr>
        <w:t xml:space="preserve"> Also, it's not just about choosing the right framework but there are so many performance factors to be considered while choosing the framework.</w:t>
      </w:r>
      <w:r w:rsidR="003A3F3C">
        <w:rPr>
          <w:lang w:val="en-US"/>
        </w:rPr>
        <w:t xml:space="preserve"> One of the important aspects of this framework is its performance in the browser. </w:t>
      </w:r>
      <w:r w:rsidR="009C2841">
        <w:rPr>
          <w:lang w:val="en-US"/>
        </w:rPr>
        <w:t xml:space="preserve">There are many more factors that may be considered while choosing the frameworks it includes factors like maintainability, validity, Lines of code, Active community. </w:t>
      </w:r>
      <w:proofErr w:type="gramStart"/>
      <w:r w:rsidR="003A3F3C">
        <w:rPr>
          <w:lang w:val="en-US"/>
        </w:rPr>
        <w:t>Therefore</w:t>
      </w:r>
      <w:proofErr w:type="gramEnd"/>
      <w:r w:rsidR="003A3F3C">
        <w:rPr>
          <w:lang w:val="en-US"/>
        </w:rPr>
        <w:t xml:space="preserve"> this research work will be done to compare the latest Single Page Application frameworks and how they perform in the browser.</w:t>
      </w:r>
      <w:r w:rsidR="00B44C09">
        <w:rPr>
          <w:lang w:val="en-US"/>
        </w:rPr>
        <w:t xml:space="preserve"> </w:t>
      </w:r>
      <w:proofErr w:type="gramStart"/>
      <w:r w:rsidR="00B44C09">
        <w:rPr>
          <w:lang w:val="en-US"/>
        </w:rPr>
        <w:t>So</w:t>
      </w:r>
      <w:proofErr w:type="gramEnd"/>
      <w:r w:rsidR="00B44C09">
        <w:rPr>
          <w:lang w:val="en-US"/>
        </w:rPr>
        <w:t xml:space="preserve"> based on performance and need developers can choose the framework.</w:t>
      </w:r>
      <w:r w:rsidR="00974F07">
        <w:rPr>
          <w:lang w:val="en-US"/>
        </w:rPr>
        <w:t xml:space="preserve"> </w:t>
      </w:r>
      <w:r w:rsidR="0089635C">
        <w:rPr>
          <w:lang w:val="en-US"/>
        </w:rPr>
        <w:t xml:space="preserve">This work will mostly try to evaluate the browser-specific performance of the number of different </w:t>
      </w:r>
      <w:proofErr w:type="spellStart"/>
      <w:r w:rsidR="0089635C">
        <w:rPr>
          <w:lang w:val="en-US"/>
        </w:rPr>
        <w:t>Javascript</w:t>
      </w:r>
      <w:proofErr w:type="spellEnd"/>
      <w:r w:rsidR="0089635C">
        <w:rPr>
          <w:lang w:val="en-US"/>
        </w:rPr>
        <w:t xml:space="preserve"> frameworks. The chosen JavaScript frameworks and performance parameters will be discussed in-depth in the next chapters.</w:t>
      </w:r>
    </w:p>
    <w:p w14:paraId="564BA60D" w14:textId="0451752E" w:rsidR="003439F4" w:rsidRDefault="003439F4" w:rsidP="00410FC6">
      <w:pPr>
        <w:pStyle w:val="Heading2"/>
        <w:numPr>
          <w:ilvl w:val="1"/>
          <w:numId w:val="5"/>
        </w:numPr>
        <w:rPr>
          <w:lang w:val="en-US"/>
        </w:rPr>
      </w:pPr>
      <w:bookmarkStart w:id="5" w:name="_Toc48767206"/>
      <w:r>
        <w:rPr>
          <w:lang w:val="en-US"/>
        </w:rPr>
        <w:t>Research Question</w:t>
      </w:r>
      <w:bookmarkEnd w:id="5"/>
    </w:p>
    <w:p w14:paraId="2AC5E3A5" w14:textId="05D2BB0C" w:rsidR="000019F5" w:rsidRDefault="00853A52" w:rsidP="00B25FE0">
      <w:pPr>
        <w:rPr>
          <w:lang w:val="en-US"/>
        </w:rPr>
      </w:pPr>
      <w:r>
        <w:rPr>
          <w:lang w:val="en-US"/>
        </w:rPr>
        <w:t xml:space="preserve">This research will mostly try to evaluate </w:t>
      </w:r>
      <w:r w:rsidR="003711AD">
        <w:rPr>
          <w:lang w:val="en-US"/>
        </w:rPr>
        <w:t xml:space="preserve">the browser-specific performance of </w:t>
      </w:r>
      <w:proofErr w:type="spellStart"/>
      <w:r w:rsidR="003711AD">
        <w:rPr>
          <w:lang w:val="en-US"/>
        </w:rPr>
        <w:t>javascript</w:t>
      </w:r>
      <w:proofErr w:type="spellEnd"/>
      <w:r w:rsidR="003711AD">
        <w:rPr>
          <w:lang w:val="en-US"/>
        </w:rPr>
        <w:t xml:space="preserve"> frameworks on the browser.</w:t>
      </w:r>
      <w:r w:rsidR="00E22E60">
        <w:rPr>
          <w:lang w:val="en-US"/>
        </w:rPr>
        <w:t xml:space="preserve"> Because if your browser is taking more than 3 seconds to show a particular website then there are high chances of users navigating to some other website. </w:t>
      </w:r>
      <w:proofErr w:type="gramStart"/>
      <w:r w:rsidR="00E22E60">
        <w:rPr>
          <w:lang w:val="en-US"/>
        </w:rPr>
        <w:t>So</w:t>
      </w:r>
      <w:proofErr w:type="gramEnd"/>
      <w:r w:rsidR="00E22E60">
        <w:rPr>
          <w:lang w:val="en-US"/>
        </w:rPr>
        <w:t xml:space="preserve"> the websites display speed is one of the important factors.</w:t>
      </w:r>
      <w:r w:rsidR="00B25FE0">
        <w:rPr>
          <w:lang w:val="en-US"/>
        </w:rPr>
        <w:t xml:space="preserve"> </w:t>
      </w:r>
      <w:proofErr w:type="gramStart"/>
      <w:r w:rsidR="00B25FE0">
        <w:rPr>
          <w:lang w:val="en-US"/>
        </w:rPr>
        <w:t>So</w:t>
      </w:r>
      <w:proofErr w:type="gramEnd"/>
      <w:r w:rsidR="00B25FE0">
        <w:rPr>
          <w:lang w:val="en-US"/>
        </w:rPr>
        <w:t xml:space="preserve"> based on the above criteria following research questions have been formed.</w:t>
      </w:r>
    </w:p>
    <w:p w14:paraId="3A522490" w14:textId="386DFFB3" w:rsidR="00696803" w:rsidRPr="00372E59" w:rsidRDefault="00372E59" w:rsidP="00372E59">
      <w:pPr>
        <w:pStyle w:val="ListParagraph"/>
        <w:numPr>
          <w:ilvl w:val="0"/>
          <w:numId w:val="4"/>
        </w:numPr>
        <w:rPr>
          <w:lang w:val="en-US"/>
        </w:rPr>
      </w:pPr>
      <w:r>
        <w:rPr>
          <w:lang w:val="en-US"/>
        </w:rPr>
        <w:t>How to evaluate the JavaScript frameworks for Single Page Applications (SPA)?</w:t>
      </w:r>
    </w:p>
    <w:p w14:paraId="64B8BD77" w14:textId="13137F36" w:rsidR="0065788A" w:rsidRDefault="00682104" w:rsidP="00682104">
      <w:pPr>
        <w:pStyle w:val="Heading2"/>
        <w:numPr>
          <w:ilvl w:val="1"/>
          <w:numId w:val="5"/>
        </w:numPr>
        <w:rPr>
          <w:lang w:val="en-US"/>
        </w:rPr>
      </w:pPr>
      <w:r>
        <w:rPr>
          <w:lang w:val="en-US"/>
        </w:rPr>
        <w:t xml:space="preserve"> </w:t>
      </w:r>
      <w:bookmarkStart w:id="6" w:name="_Toc48767207"/>
      <w:r w:rsidR="006763F9">
        <w:rPr>
          <w:lang w:val="en-US"/>
        </w:rPr>
        <w:t xml:space="preserve">My Interest </w:t>
      </w:r>
      <w:proofErr w:type="gramStart"/>
      <w:r w:rsidR="006763F9">
        <w:rPr>
          <w:lang w:val="en-US"/>
        </w:rPr>
        <w:t>In</w:t>
      </w:r>
      <w:proofErr w:type="gramEnd"/>
      <w:r w:rsidR="006763F9">
        <w:rPr>
          <w:lang w:val="en-US"/>
        </w:rPr>
        <w:t xml:space="preserve"> The Topic</w:t>
      </w:r>
      <w:bookmarkEnd w:id="6"/>
    </w:p>
    <w:p w14:paraId="0BDD0677" w14:textId="354292A3" w:rsidR="0001560D" w:rsidRDefault="00682104" w:rsidP="00682104">
      <w:pPr>
        <w:rPr>
          <w:lang w:val="en-US"/>
        </w:rPr>
      </w:pPr>
      <w:r>
        <w:rPr>
          <w:lang w:val="en-US"/>
        </w:rPr>
        <w:t xml:space="preserve">Having worked as a full-stack developer for more than two years, I realized the importance of frameworks </w:t>
      </w:r>
      <w:r w:rsidR="00F16070">
        <w:rPr>
          <w:lang w:val="en-US"/>
        </w:rPr>
        <w:t xml:space="preserve">and how they can play </w:t>
      </w:r>
      <w:r w:rsidR="001D4621">
        <w:rPr>
          <w:lang w:val="en-US"/>
        </w:rPr>
        <w:t>a</w:t>
      </w:r>
      <w:r w:rsidR="00F16070">
        <w:rPr>
          <w:lang w:val="en-US"/>
        </w:rPr>
        <w:t xml:space="preserve"> major role in developing any kind of software.</w:t>
      </w:r>
      <w:r w:rsidR="001D4621">
        <w:rPr>
          <w:lang w:val="en-US"/>
        </w:rPr>
        <w:t xml:space="preserve"> </w:t>
      </w:r>
      <w:r w:rsidR="005C0E81">
        <w:rPr>
          <w:lang w:val="en-US"/>
        </w:rPr>
        <w:t>Not just in JavaScript but any other language like Java, PHP, Python</w:t>
      </w:r>
      <w:r w:rsidR="0001560D">
        <w:rPr>
          <w:lang w:val="en-US"/>
        </w:rPr>
        <w:t>,</w:t>
      </w:r>
      <w:r w:rsidR="005C0E81">
        <w:rPr>
          <w:lang w:val="en-US"/>
        </w:rPr>
        <w:t xml:space="preserve"> etc.</w:t>
      </w:r>
    </w:p>
    <w:p w14:paraId="56005925" w14:textId="548E23EC" w:rsidR="0001560D" w:rsidRDefault="0001560D" w:rsidP="00682104">
      <w:pPr>
        <w:rPr>
          <w:lang w:val="en-US"/>
        </w:rPr>
      </w:pPr>
      <w:proofErr w:type="gramStart"/>
      <w:r>
        <w:rPr>
          <w:lang w:val="en-US"/>
        </w:rPr>
        <w:t>So</w:t>
      </w:r>
      <w:proofErr w:type="gramEnd"/>
      <w:r>
        <w:rPr>
          <w:lang w:val="en-US"/>
        </w:rPr>
        <w:t xml:space="preserve"> the main hypothesis to be tested is, using various </w:t>
      </w:r>
      <w:proofErr w:type="spellStart"/>
      <w:r>
        <w:rPr>
          <w:lang w:val="en-US"/>
        </w:rPr>
        <w:t>javascript</w:t>
      </w:r>
      <w:proofErr w:type="spellEnd"/>
      <w:r>
        <w:rPr>
          <w:lang w:val="en-US"/>
        </w:rPr>
        <w:t xml:space="preserve"> frameworks can we build a robust</w:t>
      </w:r>
      <w:r w:rsidR="00D2600D">
        <w:rPr>
          <w:lang w:val="en-US"/>
        </w:rPr>
        <w:t xml:space="preserve">, scalable </w:t>
      </w:r>
      <w:r>
        <w:rPr>
          <w:lang w:val="en-US"/>
        </w:rPr>
        <w:t>single</w:t>
      </w:r>
      <w:r w:rsidR="00D2600D">
        <w:rPr>
          <w:lang w:val="en-US"/>
        </w:rPr>
        <w:t>-</w:t>
      </w:r>
      <w:r>
        <w:rPr>
          <w:lang w:val="en-US"/>
        </w:rPr>
        <w:t xml:space="preserve">page web application. </w:t>
      </w:r>
      <w:proofErr w:type="gramStart"/>
      <w:r>
        <w:rPr>
          <w:lang w:val="en-US"/>
        </w:rPr>
        <w:t>Also</w:t>
      </w:r>
      <w:proofErr w:type="gramEnd"/>
      <w:r>
        <w:rPr>
          <w:lang w:val="en-US"/>
        </w:rPr>
        <w:t xml:space="preserve"> how the performance of this application differs in the browser in the same environment.</w:t>
      </w:r>
      <w:r w:rsidR="00D2600D">
        <w:rPr>
          <w:lang w:val="en-US"/>
        </w:rPr>
        <w:t xml:space="preserve"> </w:t>
      </w:r>
      <w:r w:rsidR="0054167A">
        <w:rPr>
          <w:lang w:val="en-US"/>
        </w:rPr>
        <w:t>The amount of code required to bootstrap the application so it can be maintained in the future will be tested.</w:t>
      </w:r>
    </w:p>
    <w:p w14:paraId="6C04ECC6" w14:textId="176EB2DF" w:rsidR="0054167A" w:rsidRDefault="00AF6DB0" w:rsidP="00682104">
      <w:pPr>
        <w:rPr>
          <w:lang w:val="en-US"/>
        </w:rPr>
      </w:pPr>
      <w:r>
        <w:rPr>
          <w:lang w:val="en-US"/>
        </w:rPr>
        <w:lastRenderedPageBreak/>
        <w:t xml:space="preserve">The reason for choosing the above topic is because I am very much interested in software development and I would like to pursue this field as my career. </w:t>
      </w:r>
      <w:r w:rsidR="00087C55">
        <w:rPr>
          <w:lang w:val="en-US"/>
        </w:rPr>
        <w:t>Therefore, I wanted to test the different frameworks as I have some experience working with them</w:t>
      </w:r>
      <w:r w:rsidR="00B31A23">
        <w:rPr>
          <w:lang w:val="en-US"/>
        </w:rPr>
        <w:t xml:space="preserve">. </w:t>
      </w:r>
      <w:proofErr w:type="gramStart"/>
      <w:r w:rsidR="00B31A23">
        <w:rPr>
          <w:lang w:val="en-US"/>
        </w:rPr>
        <w:t>Also</w:t>
      </w:r>
      <w:proofErr w:type="gramEnd"/>
      <w:r w:rsidR="00B31A23">
        <w:rPr>
          <w:lang w:val="en-US"/>
        </w:rPr>
        <w:t xml:space="preserve"> in my taught masters, I had the subject related to the Front-End web development and Android development where I have worked with the JavaScript, </w:t>
      </w:r>
      <w:proofErr w:type="spellStart"/>
      <w:r w:rsidR="00B31A23">
        <w:rPr>
          <w:lang w:val="en-US"/>
        </w:rPr>
        <w:t>JQuery</w:t>
      </w:r>
      <w:proofErr w:type="spellEnd"/>
      <w:r w:rsidR="00B31A23">
        <w:rPr>
          <w:lang w:val="en-US"/>
        </w:rPr>
        <w:t>, Angular 8, and Ionic framework using Angular 8</w:t>
      </w:r>
      <w:r w:rsidR="00094383">
        <w:rPr>
          <w:lang w:val="en-US"/>
        </w:rPr>
        <w:t xml:space="preserve"> and hence I wanted to focus on this specific subject area.</w:t>
      </w:r>
    </w:p>
    <w:p w14:paraId="0CD0C87E" w14:textId="1956DEE2" w:rsidR="00F47F01" w:rsidRDefault="00F47F01" w:rsidP="00DE28B0">
      <w:pPr>
        <w:pStyle w:val="Heading2"/>
        <w:numPr>
          <w:ilvl w:val="1"/>
          <w:numId w:val="5"/>
        </w:numPr>
        <w:rPr>
          <w:lang w:val="en-US"/>
        </w:rPr>
      </w:pPr>
      <w:bookmarkStart w:id="7" w:name="_Toc48767208"/>
      <w:r>
        <w:rPr>
          <w:lang w:val="en-US"/>
        </w:rPr>
        <w:t>Roadmap for the dissertation</w:t>
      </w:r>
      <w:bookmarkEnd w:id="7"/>
    </w:p>
    <w:p w14:paraId="7F455F14" w14:textId="77777777" w:rsidR="0057070B" w:rsidRDefault="00CE1DAA" w:rsidP="00DE28B0">
      <w:pPr>
        <w:rPr>
          <w:lang w:val="en-US"/>
        </w:rPr>
      </w:pPr>
      <w:r>
        <w:rPr>
          <w:lang w:val="en-US"/>
        </w:rPr>
        <w:t>This dissertation is carried out in the following steps.</w:t>
      </w:r>
      <w:r w:rsidR="00DF54B2">
        <w:rPr>
          <w:lang w:val="en-US"/>
        </w:rPr>
        <w:t xml:space="preserve"> </w:t>
      </w:r>
    </w:p>
    <w:p w14:paraId="551E0A72" w14:textId="77777777" w:rsidR="0057070B" w:rsidRPr="0057070B" w:rsidRDefault="00DF54B2" w:rsidP="0057070B">
      <w:pPr>
        <w:pStyle w:val="ListParagraph"/>
        <w:numPr>
          <w:ilvl w:val="0"/>
          <w:numId w:val="9"/>
        </w:numPr>
        <w:rPr>
          <w:lang w:val="en-US"/>
        </w:rPr>
      </w:pPr>
      <w:r w:rsidRPr="0057070B">
        <w:rPr>
          <w:lang w:val="en-US"/>
        </w:rPr>
        <w:t>Chapter 2 the details about the previous research have been discussed. Their methodologies, frameworks used by them, and metrics used by them are discussed.</w:t>
      </w:r>
      <w:r w:rsidR="00D506AC" w:rsidRPr="0057070B">
        <w:rPr>
          <w:lang w:val="en-US"/>
        </w:rPr>
        <w:t xml:space="preserve"> </w:t>
      </w:r>
    </w:p>
    <w:p w14:paraId="5CF56CF7" w14:textId="77777777" w:rsidR="0057070B" w:rsidRPr="0057070B" w:rsidRDefault="00D506AC" w:rsidP="0057070B">
      <w:pPr>
        <w:pStyle w:val="ListParagraph"/>
        <w:numPr>
          <w:ilvl w:val="0"/>
          <w:numId w:val="9"/>
        </w:numPr>
        <w:rPr>
          <w:lang w:val="en-US"/>
        </w:rPr>
      </w:pPr>
      <w:r w:rsidRPr="0057070B">
        <w:rPr>
          <w:lang w:val="en-US"/>
        </w:rPr>
        <w:t>The next chapter is the methodology, in this chapter how this research will be carried out, which frameworks will be chosen what metrics will be chosen is discussed.</w:t>
      </w:r>
      <w:r w:rsidR="0002623B" w:rsidRPr="0057070B">
        <w:rPr>
          <w:lang w:val="en-US"/>
        </w:rPr>
        <w:t xml:space="preserve"> </w:t>
      </w:r>
    </w:p>
    <w:p w14:paraId="295B4F96" w14:textId="77777777" w:rsidR="0057070B" w:rsidRPr="0057070B" w:rsidRDefault="0002623B" w:rsidP="0057070B">
      <w:pPr>
        <w:pStyle w:val="ListParagraph"/>
        <w:numPr>
          <w:ilvl w:val="0"/>
          <w:numId w:val="9"/>
        </w:numPr>
        <w:rPr>
          <w:lang w:val="en-US"/>
        </w:rPr>
      </w:pPr>
      <w:r w:rsidRPr="0057070B">
        <w:rPr>
          <w:lang w:val="en-US"/>
        </w:rPr>
        <w:t>The next chapter will be the development and results. Here the development of the application using different frameworks will be discussed and after the development</w:t>
      </w:r>
      <w:r w:rsidR="00F839AF" w:rsidRPr="0057070B">
        <w:rPr>
          <w:lang w:val="en-US"/>
        </w:rPr>
        <w:t>,</w:t>
      </w:r>
      <w:r w:rsidRPr="0057070B">
        <w:rPr>
          <w:lang w:val="en-US"/>
        </w:rPr>
        <w:t xml:space="preserve"> their performance will be computed.</w:t>
      </w:r>
      <w:r w:rsidR="00DE0EC6" w:rsidRPr="0057070B">
        <w:rPr>
          <w:lang w:val="en-US"/>
        </w:rPr>
        <w:t xml:space="preserve"> After the development, </w:t>
      </w:r>
    </w:p>
    <w:p w14:paraId="04C7C375" w14:textId="77777777" w:rsidR="0057070B" w:rsidRPr="0057070B" w:rsidRDefault="00DE0EC6" w:rsidP="0057070B">
      <w:pPr>
        <w:pStyle w:val="ListParagraph"/>
        <w:numPr>
          <w:ilvl w:val="0"/>
          <w:numId w:val="9"/>
        </w:numPr>
        <w:rPr>
          <w:lang w:val="en-US"/>
        </w:rPr>
      </w:pPr>
      <w:r w:rsidRPr="0057070B">
        <w:rPr>
          <w:lang w:val="en-US"/>
        </w:rPr>
        <w:t>the next chapter is evaluation and discussion</w:t>
      </w:r>
      <w:r w:rsidR="003A365D" w:rsidRPr="0057070B">
        <w:rPr>
          <w:lang w:val="en-US"/>
        </w:rPr>
        <w:t xml:space="preserve"> where all the findings and result</w:t>
      </w:r>
      <w:r w:rsidR="003E538C" w:rsidRPr="0057070B">
        <w:rPr>
          <w:lang w:val="en-US"/>
        </w:rPr>
        <w:t>s</w:t>
      </w:r>
      <w:r w:rsidR="003A365D" w:rsidRPr="0057070B">
        <w:rPr>
          <w:lang w:val="en-US"/>
        </w:rPr>
        <w:t xml:space="preserve"> will be discussed.</w:t>
      </w:r>
      <w:r w:rsidR="0097127A" w:rsidRPr="0057070B">
        <w:rPr>
          <w:lang w:val="en-US"/>
        </w:rPr>
        <w:t xml:space="preserve"> </w:t>
      </w:r>
    </w:p>
    <w:p w14:paraId="2153725B" w14:textId="2F08EF0E" w:rsidR="00DE28B0" w:rsidRPr="0057070B" w:rsidRDefault="0097127A" w:rsidP="0057070B">
      <w:pPr>
        <w:pStyle w:val="ListParagraph"/>
        <w:numPr>
          <w:ilvl w:val="0"/>
          <w:numId w:val="9"/>
        </w:numPr>
        <w:rPr>
          <w:lang w:val="en-US"/>
        </w:rPr>
      </w:pPr>
      <w:r w:rsidRPr="0057070B">
        <w:rPr>
          <w:lang w:val="en-US"/>
        </w:rPr>
        <w:t>And the last chapter will be the conclusion and future scope.</w:t>
      </w:r>
    </w:p>
    <w:p w14:paraId="23437E74" w14:textId="408D46AA" w:rsidR="00545DC7" w:rsidRDefault="00545DC7" w:rsidP="00DE28B0">
      <w:pPr>
        <w:rPr>
          <w:lang w:val="en-US"/>
        </w:rPr>
      </w:pPr>
    </w:p>
    <w:p w14:paraId="3AB37BC6" w14:textId="721E3FCC" w:rsidR="00E6466A" w:rsidRDefault="006313D5" w:rsidP="00DE28B0">
      <w:pPr>
        <w:rPr>
          <w:lang w:val="en-US"/>
        </w:rPr>
      </w:pPr>
      <w:r>
        <w:rPr>
          <w:noProof/>
          <w:lang w:val="en-US"/>
        </w:rPr>
        <w:drawing>
          <wp:inline distT="0" distB="0" distL="0" distR="0" wp14:anchorId="00FAEAB4" wp14:editId="12465AA1">
            <wp:extent cx="5486400" cy="4137085"/>
            <wp:effectExtent l="19050" t="0" r="57150" b="15875"/>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D827B9C" w14:textId="7F9F0203" w:rsidR="001C2E97" w:rsidRDefault="001C2E97" w:rsidP="00DE28B0">
      <w:pPr>
        <w:rPr>
          <w:lang w:val="en-US"/>
        </w:rPr>
      </w:pPr>
    </w:p>
    <w:p w14:paraId="121D3730" w14:textId="77777777" w:rsidR="001C2E97" w:rsidRDefault="001C2E97">
      <w:pPr>
        <w:spacing w:after="160"/>
        <w:jc w:val="left"/>
        <w:rPr>
          <w:lang w:val="en-US"/>
        </w:rPr>
      </w:pPr>
      <w:r>
        <w:rPr>
          <w:lang w:val="en-US"/>
        </w:rPr>
        <w:br w:type="page"/>
      </w:r>
    </w:p>
    <w:p w14:paraId="6D981D0A" w14:textId="1BB00522" w:rsidR="007810B4" w:rsidRDefault="001C2E97" w:rsidP="001C2E97">
      <w:pPr>
        <w:pStyle w:val="Heading1"/>
        <w:rPr>
          <w:lang w:val="en-US"/>
        </w:rPr>
      </w:pPr>
      <w:bookmarkStart w:id="8" w:name="_Toc48767209"/>
      <w:r>
        <w:rPr>
          <w:lang w:val="en-US"/>
        </w:rPr>
        <w:lastRenderedPageBreak/>
        <w:t>CHAPTER 2: LITERATURE REVIEW</w:t>
      </w:r>
      <w:r w:rsidR="00732E23">
        <w:rPr>
          <w:lang w:val="en-US"/>
        </w:rPr>
        <w:t xml:space="preserve"> &amp; RELATED WORK</w:t>
      </w:r>
      <w:bookmarkEnd w:id="8"/>
    </w:p>
    <w:p w14:paraId="32A47394" w14:textId="4D2CCA4B" w:rsidR="00964347" w:rsidRDefault="00237FCA" w:rsidP="00964347">
      <w:pPr>
        <w:rPr>
          <w:lang w:val="en-US"/>
        </w:rPr>
      </w:pPr>
      <w:r>
        <w:rPr>
          <w:lang w:val="en-US"/>
        </w:rPr>
        <w:t xml:space="preserve">This work is all about comparing the different latest </w:t>
      </w:r>
      <w:proofErr w:type="spellStart"/>
      <w:r>
        <w:rPr>
          <w:lang w:val="en-US"/>
        </w:rPr>
        <w:t>javascript</w:t>
      </w:r>
      <w:proofErr w:type="spellEnd"/>
      <w:r>
        <w:rPr>
          <w:lang w:val="en-US"/>
        </w:rPr>
        <w:t xml:space="preserve"> frameworks and evaluating them, which is nothing but benchmarking. </w:t>
      </w:r>
      <w:proofErr w:type="gramStart"/>
      <w:r>
        <w:rPr>
          <w:lang w:val="en-US"/>
        </w:rPr>
        <w:t>So</w:t>
      </w:r>
      <w:proofErr w:type="gramEnd"/>
      <w:r>
        <w:rPr>
          <w:lang w:val="en-US"/>
        </w:rPr>
        <w:t xml:space="preserve"> this chapter will discuss the background information on what is benchmarking and its importance in the field of technology, What are the frameworks and their importance </w:t>
      </w:r>
    </w:p>
    <w:p w14:paraId="4A597B55" w14:textId="2890552F" w:rsidR="00237FCA" w:rsidRDefault="0095466B" w:rsidP="0095466B">
      <w:pPr>
        <w:pStyle w:val="Heading2"/>
        <w:rPr>
          <w:lang w:val="en-US"/>
        </w:rPr>
      </w:pPr>
      <w:bookmarkStart w:id="9" w:name="_Toc48767210"/>
      <w:r>
        <w:rPr>
          <w:lang w:val="en-US"/>
        </w:rPr>
        <w:t>2.1 Benchmarking</w:t>
      </w:r>
      <w:bookmarkEnd w:id="9"/>
    </w:p>
    <w:p w14:paraId="40BB2134" w14:textId="22CCCF08" w:rsidR="00112E62" w:rsidRDefault="00112E62" w:rsidP="0095466B">
      <w:pPr>
        <w:rPr>
          <w:rStyle w:val="SubtitleChar"/>
        </w:rPr>
      </w:pPr>
      <w:r>
        <w:rPr>
          <w:lang w:val="en-US"/>
        </w:rPr>
        <w:t xml:space="preserve">According to the various sources, there are different ways of defining the benchmarks but more or less what is mean is the same. Here are some definitions of benchmarking by various sources, the International Organization for Standardization and the International Electrotechnical Commission has defined benchmark as </w:t>
      </w:r>
      <w:r w:rsidRPr="00112E62">
        <w:rPr>
          <w:i/>
          <w:iCs/>
          <w:lang w:val="en-US"/>
        </w:rPr>
        <w:t>“A standard against which results can be measured or assessed”</w:t>
      </w:r>
      <w:r>
        <w:rPr>
          <w:lang w:val="en-US"/>
        </w:rPr>
        <w:t xml:space="preserve"> in the same way IEEE defines benchmarking as </w:t>
      </w:r>
      <w:r w:rsidRPr="00112E62">
        <w:rPr>
          <w:i/>
          <w:iCs/>
          <w:lang w:val="en-US"/>
        </w:rPr>
        <w:t xml:space="preserve">“A standard against which measurements or comparison can be made” </w:t>
      </w:r>
      <w:r>
        <w:rPr>
          <w:lang w:val="en-US"/>
        </w:rPr>
        <w:t xml:space="preserve">According to </w:t>
      </w:r>
      <w:proofErr w:type="spellStart"/>
      <w:r>
        <w:rPr>
          <w:lang w:val="en-US"/>
        </w:rPr>
        <w:t>to</w:t>
      </w:r>
      <w:proofErr w:type="spellEnd"/>
      <w:r>
        <w:rPr>
          <w:lang w:val="en-US"/>
        </w:rPr>
        <w:t xml:space="preserve"> the </w:t>
      </w:r>
      <w:proofErr w:type="spellStart"/>
      <w:r w:rsidR="00EF04F7">
        <w:rPr>
          <w:lang w:val="en-US"/>
        </w:rPr>
        <w:t>Bouckaert</w:t>
      </w:r>
      <w:proofErr w:type="spellEnd"/>
      <w:r w:rsidR="00EF04F7">
        <w:rPr>
          <w:lang w:val="en-US"/>
        </w:rPr>
        <w:t xml:space="preserve">, Philips &amp; </w:t>
      </w:r>
      <w:r w:rsidR="00E220B0">
        <w:rPr>
          <w:lang w:val="en-US"/>
        </w:rPr>
        <w:t>Wa</w:t>
      </w:r>
      <w:r w:rsidR="00EF04F7">
        <w:rPr>
          <w:lang w:val="en-US"/>
        </w:rPr>
        <w:t>llander the computer benchmarking can be defined as computer benchmarking is “</w:t>
      </w:r>
      <w:r w:rsidR="00EF04F7">
        <w:rPr>
          <w:i/>
          <w:iCs/>
          <w:lang w:val="en-US"/>
        </w:rPr>
        <w:t>The act of measuring and evaluating computational performance, networking, protocols, device</w:t>
      </w:r>
      <w:r w:rsidR="00E220B0">
        <w:rPr>
          <w:i/>
          <w:iCs/>
          <w:lang w:val="en-US"/>
        </w:rPr>
        <w:t>,</w:t>
      </w:r>
      <w:r w:rsidR="00EF04F7">
        <w:rPr>
          <w:i/>
          <w:iCs/>
          <w:lang w:val="en-US"/>
        </w:rPr>
        <w:t xml:space="preserve"> and networks, under reference conditions, relative to a reference evaluation</w:t>
      </w:r>
      <w:r w:rsidR="00EF04F7">
        <w:rPr>
          <w:lang w:val="en-US"/>
        </w:rPr>
        <w:t xml:space="preserve">” </w:t>
      </w:r>
      <w:r w:rsidR="00EF04F7" w:rsidRPr="00EF04F7">
        <w:rPr>
          <w:rStyle w:val="SubtitleChar"/>
        </w:rPr>
        <w:fldChar w:fldCharType="begin" w:fldLock="1"/>
      </w:r>
      <w:r w:rsidR="00076A3D">
        <w:rPr>
          <w:rStyle w:val="SubtitleChar"/>
        </w:rPr>
        <w:instrText>ADDIN CSL_CITATION {"citationItems":[{"id":"ITEM-1","itemData":{"abstract":"The benchmarking concept is not new in the field of computing or computer networking. With “benchmarking tools”, one usually refers to a program or set of programs, used to evaluate the performance of a solution under certain reference conditions, relative to the performance of another solution. Since the 1970s, benchmarking techniques have been used to measure the performance of computers and computer networks. Benchmarking of applications and virtual machines in an Infrastructure-as-a-Service (IaaS) context is being researched in a BonFIRE experiment and the benchmarking of wired and wireless computer networks is put forward as a research topic in the research projects CREW and OneLab2. In this paper, we elaborate on the interpretation of the term “benchmarking” in these projects, and answer why research on benchmarking is still relevant today. After presenting a high-level generic benchmarking architecture, the possibilities of benchmarking are illustrated through two examples: benchmarking cloud services and benchmarking cognitive radio solutions.","author":[{"dropping-particle":"","family":"Bouckaert","given":"Stefan","non-dropping-particle":"","parse-names":false,"suffix":""},{"dropping-particle":"","family":"Gerwen","given":"Vanhie-van","non-dropping-particle":"","parse-names":false,"suffix":""},{"dropping-particle":"","family":"Moerman","given":"Ingrid","non-dropping-particle":"","parse-names":false,"suffix":""},{"dropping-particle":"","family":"Phillips","given":"Stephen C","non-dropping-particle":"","parse-names":false,"suffix":""},{"dropping-particle":"","family":"Wilander","given":"Jerker","non-dropping-particle":"","parse-names":false,"suffix":""},{"dropping-particle":"","family":"Rehman","given":"Shafqat Ur","non-dropping-particle":"","parse-names":false,"suffix":""},{"dropping-particle":"","family":"Dabbous","given":"Walid","non-dropping-particle":"","parse-names":false,"suffix":""},{"dropping-particle":"","family":"Turletti","given":"Thierry","non-dropping-particle":"","parse-names":false,"suffix":""}],"container-title":"EU FIRE White Paper","id":"ITEM-1","issue":"i","issued":{"date-parts":[["2011"]]},"page":"1-14","title":"Benchmarking computers and computer networks","type":"article-journal"},"uris":["http://www.mendeley.com/documents/?uuid=b73637af-f9a8-483d-8b54-bd31af5960ad"]}],"mendeley":{"formattedCitation":"(Bouckaert &lt;i&gt;et al.&lt;/i&gt;, 2011)","plainTextFormattedCitation":"(Bouckaert et al., 2011)","previouslyFormattedCitation":"(Bouckaert &lt;i&gt;et al.&lt;/i&gt;, 2011)"},"properties":{"noteIndex":0},"schema":"https://github.com/citation-style-language/schema/raw/master/csl-citation.json"}</w:instrText>
      </w:r>
      <w:r w:rsidR="00EF04F7" w:rsidRPr="00EF04F7">
        <w:rPr>
          <w:rStyle w:val="SubtitleChar"/>
        </w:rPr>
        <w:fldChar w:fldCharType="separate"/>
      </w:r>
      <w:r w:rsidR="00EF04F7" w:rsidRPr="00EF04F7">
        <w:rPr>
          <w:rStyle w:val="SubtitleChar"/>
          <w:noProof/>
        </w:rPr>
        <w:t>(Bouckaert et al., 2011)</w:t>
      </w:r>
      <w:r w:rsidR="00EF04F7" w:rsidRPr="00EF04F7">
        <w:rPr>
          <w:rStyle w:val="SubtitleChar"/>
        </w:rPr>
        <w:fldChar w:fldCharType="end"/>
      </w:r>
      <w:r w:rsidR="00E220B0">
        <w:rPr>
          <w:rStyle w:val="SubtitleChar"/>
        </w:rPr>
        <w:t>.</w:t>
      </w:r>
    </w:p>
    <w:p w14:paraId="78623191" w14:textId="1A7592FB" w:rsidR="00E220B0" w:rsidRDefault="00E220B0" w:rsidP="00E220B0">
      <w:pPr>
        <w:rPr>
          <w:rStyle w:val="SubtitleChar"/>
          <w:rFonts w:eastAsiaTheme="minorHAnsi"/>
          <w:i w:val="0"/>
          <w:color w:val="auto"/>
          <w:spacing w:val="0"/>
          <w:sz w:val="24"/>
        </w:rPr>
      </w:pPr>
      <w:r w:rsidRPr="00E220B0">
        <w:rPr>
          <w:rStyle w:val="SubtitleChar"/>
          <w:rFonts w:eastAsiaTheme="minorHAnsi"/>
          <w:i w:val="0"/>
          <w:color w:val="auto"/>
          <w:spacing w:val="0"/>
          <w:sz w:val="24"/>
        </w:rPr>
        <w:t>Now that definition of benchmarking is clear</w:t>
      </w:r>
      <w:r>
        <w:rPr>
          <w:rStyle w:val="SubtitleChar"/>
          <w:rFonts w:eastAsiaTheme="minorHAnsi"/>
          <w:i w:val="0"/>
          <w:color w:val="auto"/>
          <w:spacing w:val="0"/>
          <w:sz w:val="24"/>
        </w:rPr>
        <w:t>, let's see what are the computer benchmarking and their types and understand their importance.</w:t>
      </w:r>
    </w:p>
    <w:p w14:paraId="7B7C19E2" w14:textId="61538400" w:rsidR="007E64C4" w:rsidRDefault="002A506C" w:rsidP="00E220B0">
      <w:pPr>
        <w:rPr>
          <w:rStyle w:val="SubtitleChar"/>
        </w:rPr>
      </w:pPr>
      <w:r>
        <w:rPr>
          <w:rStyle w:val="SubtitleChar"/>
          <w:rFonts w:eastAsiaTheme="minorHAnsi"/>
          <w:i w:val="0"/>
          <w:color w:val="auto"/>
          <w:spacing w:val="0"/>
          <w:sz w:val="24"/>
        </w:rPr>
        <w:t>Be</w:t>
      </w:r>
      <w:r w:rsidR="00640BA0">
        <w:rPr>
          <w:rStyle w:val="SubtitleChar"/>
          <w:rFonts w:eastAsiaTheme="minorHAnsi"/>
          <w:i w:val="0"/>
          <w:color w:val="auto"/>
          <w:spacing w:val="0"/>
          <w:sz w:val="24"/>
        </w:rPr>
        <w:t>nchma</w:t>
      </w:r>
      <w:r>
        <w:rPr>
          <w:rStyle w:val="SubtitleChar"/>
          <w:rFonts w:eastAsiaTheme="minorHAnsi"/>
          <w:i w:val="0"/>
          <w:color w:val="auto"/>
          <w:spacing w:val="0"/>
          <w:sz w:val="24"/>
        </w:rPr>
        <w:t>rking is not a new concept. Benchmarking has been around for more than decades. It’s being used for comparing various platforms, different tools, different technologies, and their performances.</w:t>
      </w:r>
      <w:r w:rsidR="00C54BF4">
        <w:rPr>
          <w:rStyle w:val="SubtitleChar"/>
          <w:rFonts w:eastAsiaTheme="minorHAnsi"/>
          <w:i w:val="0"/>
          <w:color w:val="auto"/>
          <w:spacing w:val="0"/>
          <w:sz w:val="24"/>
        </w:rPr>
        <w:t xml:space="preserve"> </w:t>
      </w:r>
      <w:r w:rsidR="002B5F54">
        <w:rPr>
          <w:rStyle w:val="SubtitleChar"/>
          <w:rFonts w:eastAsiaTheme="minorHAnsi"/>
          <w:i w:val="0"/>
          <w:color w:val="auto"/>
          <w:spacing w:val="0"/>
          <w:sz w:val="24"/>
        </w:rPr>
        <w:t>It finds out differences between different components of the same families and tries to evaluate them.</w:t>
      </w:r>
      <w:r w:rsidR="00076A3D">
        <w:rPr>
          <w:rStyle w:val="SubtitleChar"/>
          <w:rFonts w:eastAsiaTheme="minorHAnsi"/>
          <w:i w:val="0"/>
          <w:color w:val="auto"/>
          <w:spacing w:val="0"/>
          <w:sz w:val="24"/>
        </w:rPr>
        <w:t xml:space="preserve"> </w:t>
      </w:r>
      <w:r w:rsidR="00076A3D" w:rsidRPr="00076A3D">
        <w:rPr>
          <w:rStyle w:val="SubtitleChar"/>
        </w:rPr>
        <w:fldChar w:fldCharType="begin" w:fldLock="1"/>
      </w:r>
      <w:r w:rsidR="00404858">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076A3D" w:rsidRPr="00076A3D">
        <w:rPr>
          <w:rStyle w:val="SubtitleChar"/>
        </w:rPr>
        <w:fldChar w:fldCharType="separate"/>
      </w:r>
      <w:r w:rsidR="00076A3D" w:rsidRPr="00076A3D">
        <w:rPr>
          <w:rStyle w:val="SubtitleChar"/>
          <w:noProof/>
        </w:rPr>
        <w:t>(Lawrence, 2017)</w:t>
      </w:r>
      <w:r w:rsidR="00076A3D" w:rsidRPr="00076A3D">
        <w:rPr>
          <w:rStyle w:val="SubtitleChar"/>
        </w:rPr>
        <w:fldChar w:fldCharType="end"/>
      </w:r>
      <w:r w:rsidR="00C221D6">
        <w:rPr>
          <w:rStyle w:val="SubtitleChar"/>
        </w:rPr>
        <w:t>.</w:t>
      </w:r>
      <w:r w:rsidR="009F0899">
        <w:rPr>
          <w:rStyle w:val="SubtitleChar"/>
        </w:rPr>
        <w:t xml:space="preserve"> </w:t>
      </w:r>
      <w:r w:rsidR="009F0899">
        <w:rPr>
          <w:rStyle w:val="SubtitleChar"/>
          <w:rFonts w:eastAsiaTheme="minorHAnsi"/>
          <w:i w:val="0"/>
          <w:iCs/>
          <w:color w:val="auto"/>
          <w:spacing w:val="0"/>
          <w:sz w:val="24"/>
        </w:rPr>
        <w:t>Benchmarking tools are nothing but the solutions which are developed to</w:t>
      </w:r>
      <w:r>
        <w:rPr>
          <w:rStyle w:val="SubtitleChar"/>
          <w:rFonts w:eastAsiaTheme="minorHAnsi"/>
          <w:i w:val="0"/>
          <w:color w:val="auto"/>
          <w:spacing w:val="0"/>
          <w:sz w:val="24"/>
        </w:rPr>
        <w:t xml:space="preserve"> </w:t>
      </w:r>
      <w:r w:rsidR="009F0899">
        <w:rPr>
          <w:rStyle w:val="SubtitleChar"/>
          <w:rFonts w:eastAsiaTheme="minorHAnsi"/>
          <w:i w:val="0"/>
          <w:color w:val="auto"/>
          <w:spacing w:val="0"/>
          <w:sz w:val="24"/>
        </w:rPr>
        <w:t xml:space="preserve">automate the process to evaluate the different metrics of different application in the customer environment. </w:t>
      </w:r>
      <w:r w:rsidR="00640BA0">
        <w:rPr>
          <w:rStyle w:val="SubtitleChar"/>
          <w:rFonts w:eastAsiaTheme="minorHAnsi"/>
          <w:i w:val="0"/>
          <w:color w:val="auto"/>
          <w:spacing w:val="0"/>
          <w:sz w:val="24"/>
        </w:rPr>
        <w:t xml:space="preserve">Benchmarking comes in handy for the organizations or individuals while choosing </w:t>
      </w:r>
      <w:r w:rsidR="00ED719F">
        <w:rPr>
          <w:rStyle w:val="SubtitleChar"/>
          <w:rFonts w:eastAsiaTheme="minorHAnsi"/>
          <w:i w:val="0"/>
          <w:color w:val="auto"/>
          <w:spacing w:val="0"/>
          <w:sz w:val="24"/>
        </w:rPr>
        <w:t xml:space="preserve">a </w:t>
      </w:r>
      <w:r w:rsidR="00640BA0">
        <w:rPr>
          <w:rStyle w:val="SubtitleChar"/>
          <w:rFonts w:eastAsiaTheme="minorHAnsi"/>
          <w:i w:val="0"/>
          <w:color w:val="auto"/>
          <w:spacing w:val="0"/>
          <w:sz w:val="24"/>
        </w:rPr>
        <w:t>particular tool or technology for their own need</w:t>
      </w:r>
      <w:r w:rsidR="00ED719F">
        <w:rPr>
          <w:rStyle w:val="SubtitleChar"/>
          <w:rFonts w:eastAsiaTheme="minorHAnsi"/>
          <w:i w:val="0"/>
          <w:color w:val="auto"/>
          <w:spacing w:val="0"/>
          <w:sz w:val="24"/>
        </w:rPr>
        <w:t>s</w:t>
      </w:r>
      <w:r w:rsidR="00640BA0">
        <w:rPr>
          <w:rStyle w:val="SubtitleChar"/>
          <w:rFonts w:eastAsiaTheme="minorHAnsi"/>
          <w:i w:val="0"/>
          <w:color w:val="auto"/>
          <w:spacing w:val="0"/>
          <w:sz w:val="24"/>
        </w:rPr>
        <w:t>, so while choosing that they can compare the different aspects of solutions instead of choosing one solution every time thinking of it as an only correct solution.</w:t>
      </w:r>
      <w:r w:rsidR="00ED719F">
        <w:rPr>
          <w:rStyle w:val="SubtitleChar"/>
          <w:rFonts w:eastAsiaTheme="minorHAnsi"/>
          <w:i w:val="0"/>
          <w:color w:val="auto"/>
          <w:spacing w:val="0"/>
          <w:sz w:val="24"/>
        </w:rPr>
        <w:t xml:space="preserve"> Benchmarking can also be helpful for the ones who are developing a new solution, so they can compare their result with the old solutions and get an idea of their solution to improving so overall it will help in standardization.</w:t>
      </w:r>
      <w:r w:rsidR="00404858">
        <w:rPr>
          <w:rStyle w:val="SubtitleChar"/>
          <w:rFonts w:eastAsiaTheme="minorHAnsi"/>
          <w:i w:val="0"/>
          <w:color w:val="auto"/>
          <w:spacing w:val="0"/>
          <w:sz w:val="24"/>
        </w:rPr>
        <w:t xml:space="preserve"> </w:t>
      </w:r>
      <w:r w:rsidR="00404858" w:rsidRPr="00404858">
        <w:rPr>
          <w:rStyle w:val="SubtitleChar"/>
        </w:rPr>
        <w:fldChar w:fldCharType="begin" w:fldLock="1"/>
      </w:r>
      <w:r w:rsidR="00F3515D">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404858" w:rsidRPr="00404858">
        <w:rPr>
          <w:rStyle w:val="SubtitleChar"/>
        </w:rPr>
        <w:fldChar w:fldCharType="separate"/>
      </w:r>
      <w:r w:rsidR="00404858" w:rsidRPr="00404858">
        <w:rPr>
          <w:rStyle w:val="SubtitleChar"/>
          <w:noProof/>
        </w:rPr>
        <w:t>(Ratanaworabhan, Livshits and Zorn, 2010)</w:t>
      </w:r>
      <w:r w:rsidR="00404858" w:rsidRPr="00404858">
        <w:rPr>
          <w:rStyle w:val="SubtitleChar"/>
        </w:rPr>
        <w:fldChar w:fldCharType="end"/>
      </w:r>
      <w:r w:rsidR="00B20039">
        <w:rPr>
          <w:rStyle w:val="SubtitleChar"/>
        </w:rPr>
        <w:t>.</w:t>
      </w:r>
    </w:p>
    <w:p w14:paraId="6B140588" w14:textId="13F0E5CE" w:rsidR="00BB11D5" w:rsidRDefault="00AA7665" w:rsidP="00BB11D5">
      <w:r>
        <w:t xml:space="preserve">There are two major categories of benchmarks </w:t>
      </w:r>
      <w:proofErr w:type="spellStart"/>
      <w:r>
        <w:t>i.e</w:t>
      </w:r>
      <w:proofErr w:type="spellEnd"/>
      <w:r>
        <w:t xml:space="preserve"> micro-benchmarks &amp; macro benchmark. Using micro-</w:t>
      </w:r>
      <w:proofErr w:type="gramStart"/>
      <w:r>
        <w:t>benchmarks</w:t>
      </w:r>
      <w:proofErr w:type="gramEnd"/>
      <w:r>
        <w:t xml:space="preserve"> a very small part of the portion of the application is evaluated or </w:t>
      </w:r>
      <w:proofErr w:type="spellStart"/>
      <w:r>
        <w:t>analyzed</w:t>
      </w:r>
      <w:proofErr w:type="spellEnd"/>
      <w:r>
        <w:t xml:space="preserve"> on the other hand in the macro benchmark are designed to </w:t>
      </w:r>
      <w:proofErr w:type="spellStart"/>
      <w:r>
        <w:t>analy</w:t>
      </w:r>
      <w:r w:rsidR="00A340B5">
        <w:t>z</w:t>
      </w:r>
      <w:r>
        <w:t>e</w:t>
      </w:r>
      <w:proofErr w:type="spellEnd"/>
      <w:r>
        <w:t xml:space="preserve"> the large and complex system on a bigger scale.</w:t>
      </w:r>
      <w:r w:rsidR="00A340B5">
        <w:t xml:space="preserve"> </w:t>
      </w:r>
      <w:r w:rsidR="0047703B">
        <w:t>The type of benchmarking used for this work will the microbenchmark because we will be evaluating a few parameters of a</w:t>
      </w:r>
      <w:r w:rsidR="00C351A4">
        <w:t>n</w:t>
      </w:r>
      <w:r w:rsidR="0047703B">
        <w:t xml:space="preserve"> entire web application.</w:t>
      </w:r>
      <w:r w:rsidR="00BB11D5">
        <w:t xml:space="preserve"> </w:t>
      </w:r>
      <w:r w:rsidR="00F3515D" w:rsidRPr="00F3515D">
        <w:rPr>
          <w:rStyle w:val="SubtitleChar"/>
        </w:rPr>
        <w:fldChar w:fldCharType="begin" w:fldLock="1"/>
      </w:r>
      <w:r w:rsidR="00363D8A">
        <w:rPr>
          <w:rStyle w:val="SubtitleChar"/>
        </w:rPr>
        <w:instrText>ADDIN CSL_CITATION {"citationItems":[{"id":"ITEM-1","itemData":{"author":[{"dropping-particle":"","family":"Seltzer","given":"Margo","non-dropping-particle":"","parse-names":false,"suffix":""},{"dropping-particle":"","family":"Krinsky","given":"David","non-dropping-particle":"","parse-names":false,"suffix":""},{"dropping-particle":"","family":"Smith","given":"Keith","non-dropping-particle":"","parse-names":false,"suffix":""},{"dropping-particle":"","family":"Zhang","given":"Xiaolan","non-dropping-particle":"","parse-names":false,"suffix":""}],"id":"ITEM-1","issued":{"date-parts":[["0"]]},"publisher":"IEEE","title":"The Case for Application-Specific Benchmarking","type":"article-journal"},"uris":["http://www.mendeley.com/documents/?uuid=74ad6acf-74bc-45f0-a262-1d1bf5c0e8e7"]}],"mendeley":{"formattedCitation":"(Seltzer &lt;i&gt;et al.&lt;/i&gt;, no date)","manualFormatting":"(Seltzer, Krinsky, Smith, Xiaolan Zhang, Harvard Uni)","plainTextFormattedCitation":"(Seltzer et al., no date)","previouslyFormattedCitation":"(Seltzer &lt;i&gt;et al.&lt;/i&gt;, no date)"},"properties":{"noteIndex":0},"schema":"https://github.com/citation-style-language/schema/raw/master/csl-citation.json"}</w:instrText>
      </w:r>
      <w:r w:rsidR="00F3515D" w:rsidRPr="00F3515D">
        <w:rPr>
          <w:rStyle w:val="SubtitleChar"/>
        </w:rPr>
        <w:fldChar w:fldCharType="separate"/>
      </w:r>
      <w:r w:rsidR="00F3515D" w:rsidRPr="00F3515D">
        <w:rPr>
          <w:rStyle w:val="SubtitleChar"/>
          <w:noProof/>
        </w:rPr>
        <w:t>(Seltzer, Krinsky, Smith, Xiaolan Zhang,</w:t>
      </w:r>
      <w:r w:rsidR="00F3515D">
        <w:rPr>
          <w:rStyle w:val="SubtitleChar"/>
          <w:noProof/>
        </w:rPr>
        <w:t xml:space="preserve"> </w:t>
      </w:r>
      <w:r w:rsidR="00F3515D" w:rsidRPr="00F3515D">
        <w:rPr>
          <w:rStyle w:val="SubtitleChar"/>
          <w:noProof/>
        </w:rPr>
        <w:t>Harvard Uni)</w:t>
      </w:r>
      <w:r w:rsidR="00F3515D" w:rsidRPr="00F3515D">
        <w:rPr>
          <w:rStyle w:val="SubtitleChar"/>
        </w:rPr>
        <w:fldChar w:fldCharType="end"/>
      </w:r>
      <w:r w:rsidR="00BB11D5">
        <w:rPr>
          <w:rStyle w:val="SubtitleChar"/>
        </w:rPr>
        <w:t xml:space="preserve">. </w:t>
      </w:r>
      <w:r w:rsidR="00BB11D5">
        <w:t xml:space="preserve">Now that we have a sufficient understanding of what benchmarking is and what is its importance. In </w:t>
      </w:r>
      <w:r w:rsidR="00BD2015">
        <w:t xml:space="preserve">the </w:t>
      </w:r>
      <w:r w:rsidR="00BB11D5">
        <w:t>next section</w:t>
      </w:r>
      <w:r w:rsidR="00A072D4">
        <w:t>,</w:t>
      </w:r>
      <w:r w:rsidR="00BB11D5">
        <w:t xml:space="preserve"> let</w:t>
      </w:r>
      <w:r w:rsidR="00A072D4">
        <w:t>'</w:t>
      </w:r>
      <w:r w:rsidR="00BB11D5">
        <w:t>s understand wha</w:t>
      </w:r>
      <w:r w:rsidR="00A072D4">
        <w:t>t</w:t>
      </w:r>
      <w:r w:rsidR="00BB11D5">
        <w:t xml:space="preserve"> are </w:t>
      </w:r>
      <w:proofErr w:type="spellStart"/>
      <w:r w:rsidR="00BB11D5">
        <w:t>Javascript</w:t>
      </w:r>
      <w:proofErr w:type="spellEnd"/>
      <w:r w:rsidR="00BB11D5">
        <w:t xml:space="preserve"> frameworks and its importance.</w:t>
      </w:r>
    </w:p>
    <w:p w14:paraId="6E0E31CF" w14:textId="1681EA8B" w:rsidR="00370C56" w:rsidRDefault="00370C56" w:rsidP="00370C56">
      <w:pPr>
        <w:pStyle w:val="Heading2"/>
      </w:pPr>
      <w:bookmarkStart w:id="10" w:name="_Toc48767211"/>
      <w:r w:rsidRPr="00370C56">
        <w:t>2.</w:t>
      </w:r>
      <w:r w:rsidR="00A84175">
        <w:t>2</w:t>
      </w:r>
      <w:r w:rsidRPr="00370C56">
        <w:t xml:space="preserve"> Frameworks &amp; </w:t>
      </w:r>
      <w:proofErr w:type="spellStart"/>
      <w:r w:rsidRPr="00370C56">
        <w:t>Javascript</w:t>
      </w:r>
      <w:proofErr w:type="spellEnd"/>
      <w:r w:rsidRPr="00370C56">
        <w:t xml:space="preserve"> Frameworks</w:t>
      </w:r>
      <w:bookmarkEnd w:id="10"/>
    </w:p>
    <w:p w14:paraId="03539934" w14:textId="60FF7AD2" w:rsidR="00472BC7" w:rsidRDefault="00472BC7" w:rsidP="00472BC7">
      <w:r>
        <w:t xml:space="preserve">In the introduction section, the concept of frameworks and </w:t>
      </w:r>
      <w:proofErr w:type="spellStart"/>
      <w:r>
        <w:t>javascript</w:t>
      </w:r>
      <w:proofErr w:type="spellEnd"/>
      <w:r>
        <w:t xml:space="preserve"> frameworks is discussed briefly. But in this section, we will try to get into a deeper level and try to understand what are they and their importance.</w:t>
      </w:r>
    </w:p>
    <w:p w14:paraId="4417B849" w14:textId="1E3AEF77" w:rsidR="001B2FB5" w:rsidRDefault="001B2FB5" w:rsidP="00472BC7">
      <w:pPr>
        <w:rPr>
          <w:b/>
          <w:bCs/>
        </w:rPr>
      </w:pPr>
      <w:r w:rsidRPr="001B2FB5">
        <w:rPr>
          <w:b/>
          <w:bCs/>
        </w:rPr>
        <w:t>2.</w:t>
      </w:r>
      <w:r w:rsidR="00A84175">
        <w:rPr>
          <w:b/>
          <w:bCs/>
        </w:rPr>
        <w:t>2</w:t>
      </w:r>
      <w:r w:rsidRPr="001B2FB5">
        <w:rPr>
          <w:b/>
          <w:bCs/>
        </w:rPr>
        <w:t>.1 Frameworks</w:t>
      </w:r>
    </w:p>
    <w:p w14:paraId="12B5D35D" w14:textId="7FFCE1E1" w:rsidR="00213BC2" w:rsidRDefault="00E7526F" w:rsidP="00213BC2">
      <w:pPr>
        <w:rPr>
          <w:rStyle w:val="SubtitleChar"/>
        </w:rPr>
      </w:pPr>
      <w:r>
        <w:t>Frameworks can be defined in many different ways.</w:t>
      </w:r>
      <w:r w:rsidR="0087103B">
        <w:t xml:space="preserve"> According to Ralph E. Johnson, </w:t>
      </w:r>
      <w:r w:rsidR="0087103B" w:rsidRPr="00363D8A">
        <w:rPr>
          <w:rStyle w:val="TitleChar"/>
        </w:rPr>
        <w:t xml:space="preserve">“Framework is nothing but a reusable system build to use in all part of software which is represented by </w:t>
      </w:r>
      <w:r w:rsidR="0087103B" w:rsidRPr="00363D8A">
        <w:rPr>
          <w:rStyle w:val="TitleChar"/>
        </w:rPr>
        <w:lastRenderedPageBreak/>
        <w:t>predefined abstract classes and the way their instances interact”</w:t>
      </w:r>
      <w:r w:rsidR="00363D8A" w:rsidRPr="00363D8A">
        <w:rPr>
          <w:rStyle w:val="SubtitleChar"/>
        </w:rPr>
        <w:fldChar w:fldCharType="begin" w:fldLock="1"/>
      </w:r>
      <w:r w:rsidR="0088215F">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363D8A" w:rsidRPr="00363D8A">
        <w:rPr>
          <w:rStyle w:val="SubtitleChar"/>
        </w:rPr>
        <w:fldChar w:fldCharType="separate"/>
      </w:r>
      <w:r w:rsidR="00363D8A" w:rsidRPr="00363D8A">
        <w:rPr>
          <w:rStyle w:val="SubtitleChar"/>
          <w:noProof/>
        </w:rPr>
        <w:t>(Johnson, 1997)</w:t>
      </w:r>
      <w:r w:rsidR="00363D8A" w:rsidRPr="00363D8A">
        <w:rPr>
          <w:rStyle w:val="SubtitleChar"/>
        </w:rPr>
        <w:fldChar w:fldCharType="end"/>
      </w:r>
      <w:r w:rsidR="00363D8A">
        <w:rPr>
          <w:rStyle w:val="SubtitleChar"/>
        </w:rPr>
        <w:t xml:space="preserve">. </w:t>
      </w:r>
      <w:r w:rsidR="00363D8A">
        <w:t xml:space="preserve">Further, he gives the second definition as </w:t>
      </w:r>
      <w:r w:rsidR="00363D8A" w:rsidRPr="0088215F">
        <w:rPr>
          <w:i/>
          <w:iCs/>
        </w:rPr>
        <w:t>“Framework is a skeleton of software which can be modified the way developer</w:t>
      </w:r>
      <w:r w:rsidR="0088215F">
        <w:rPr>
          <w:i/>
          <w:iCs/>
        </w:rPr>
        <w:t>s</w:t>
      </w:r>
      <w:r w:rsidR="00363D8A" w:rsidRPr="0088215F">
        <w:rPr>
          <w:i/>
          <w:iCs/>
        </w:rPr>
        <w:t xml:space="preserve"> want to for satisfying the needs according to the software”</w:t>
      </w:r>
      <w:r w:rsidR="0088215F">
        <w:rPr>
          <w:i/>
          <w:iCs/>
        </w:rPr>
        <w:t xml:space="preserve"> </w:t>
      </w:r>
      <w:r w:rsidR="0088215F" w:rsidRPr="0088215F">
        <w:rPr>
          <w:rStyle w:val="SubtitleChar"/>
        </w:rPr>
        <w:fldChar w:fldCharType="begin" w:fldLock="1"/>
      </w:r>
      <w:r w:rsidR="00810DE7">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8215F" w:rsidRPr="0088215F">
        <w:rPr>
          <w:rStyle w:val="SubtitleChar"/>
        </w:rPr>
        <w:fldChar w:fldCharType="separate"/>
      </w:r>
      <w:r w:rsidR="0088215F" w:rsidRPr="0088215F">
        <w:rPr>
          <w:rStyle w:val="SubtitleChar"/>
          <w:noProof/>
        </w:rPr>
        <w:t>(Johnson, 1997)</w:t>
      </w:r>
      <w:r w:rsidR="0088215F" w:rsidRPr="0088215F">
        <w:rPr>
          <w:rStyle w:val="SubtitleChar"/>
        </w:rPr>
        <w:fldChar w:fldCharType="end"/>
      </w:r>
      <w:r w:rsidR="0088215F">
        <w:rPr>
          <w:rStyle w:val="SubtitleChar"/>
        </w:rPr>
        <w:t xml:space="preserve">. </w:t>
      </w:r>
      <w:r w:rsidR="0088215F">
        <w:t>These two definitions are not different, there phrasing is different but what they mean is the same. The first definitions talk about the way it works while the second one talks about its structural aspect. Moreover, both definitions simplify the difficulty of defining frameworks.</w:t>
      </w:r>
      <w:r w:rsidR="00810DE7">
        <w:t xml:space="preserve"> </w:t>
      </w:r>
      <w:r w:rsidR="00810DE7" w:rsidRPr="00810DE7">
        <w:rPr>
          <w:rStyle w:val="SubtitleChar"/>
        </w:rPr>
        <w:fldChar w:fldCharType="begin" w:fldLock="1"/>
      </w:r>
      <w:r w:rsidR="000848F2">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10DE7" w:rsidRPr="00810DE7">
        <w:rPr>
          <w:rStyle w:val="SubtitleChar"/>
        </w:rPr>
        <w:fldChar w:fldCharType="separate"/>
      </w:r>
      <w:r w:rsidR="00810DE7" w:rsidRPr="00810DE7">
        <w:rPr>
          <w:rStyle w:val="SubtitleChar"/>
          <w:noProof/>
        </w:rPr>
        <w:t>(Johnson, 1997)</w:t>
      </w:r>
      <w:r w:rsidR="00810DE7" w:rsidRPr="00810DE7">
        <w:rPr>
          <w:rStyle w:val="SubtitleChar"/>
        </w:rPr>
        <w:fldChar w:fldCharType="end"/>
      </w:r>
      <w:r w:rsidR="00213BC2">
        <w:rPr>
          <w:rStyle w:val="SubtitleChar"/>
        </w:rPr>
        <w:t xml:space="preserve">. </w:t>
      </w:r>
      <w:r w:rsidR="00213BC2">
        <w:t xml:space="preserve">Therefore it can be said that frameworks are </w:t>
      </w:r>
      <w:proofErr w:type="spellStart"/>
      <w:r w:rsidR="00213BC2">
        <w:t>build</w:t>
      </w:r>
      <w:proofErr w:type="spellEnd"/>
      <w:r w:rsidR="00213BC2">
        <w:t xml:space="preserve"> to allow developers to solve the problems that frameworks are capable of. </w:t>
      </w:r>
      <w:r w:rsidR="000848F2" w:rsidRPr="000848F2">
        <w:rPr>
          <w:rStyle w:val="SubtitleChar"/>
        </w:rPr>
        <w:fldChar w:fldCharType="begin" w:fldLock="1"/>
      </w:r>
      <w:r w:rsidR="00061840">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848F2" w:rsidRPr="000848F2">
        <w:rPr>
          <w:rStyle w:val="SubtitleChar"/>
        </w:rPr>
        <w:fldChar w:fldCharType="separate"/>
      </w:r>
      <w:r w:rsidR="000848F2" w:rsidRPr="000848F2">
        <w:rPr>
          <w:rStyle w:val="SubtitleChar"/>
          <w:noProof/>
        </w:rPr>
        <w:t>(Schmidt and Buschmann, 2003)</w:t>
      </w:r>
      <w:r w:rsidR="000848F2" w:rsidRPr="000848F2">
        <w:rPr>
          <w:rStyle w:val="SubtitleChar"/>
        </w:rPr>
        <w:fldChar w:fldCharType="end"/>
      </w:r>
      <w:r w:rsidR="000848F2">
        <w:rPr>
          <w:rStyle w:val="SubtitleChar"/>
        </w:rPr>
        <w:t>.</w:t>
      </w:r>
    </w:p>
    <w:p w14:paraId="1EC78654" w14:textId="2E777954" w:rsidR="00187D3D" w:rsidRDefault="00187D3D" w:rsidP="00187D3D">
      <w:r>
        <w:t>We can all agree that how technologies have become competitive &amp; challenging over the years. Therefore, there are certain characteristics that any tool or frameworks should possess to sustain in this highly competitive market. These characteristics are as follows</w:t>
      </w:r>
    </w:p>
    <w:p w14:paraId="38765060" w14:textId="5B969346" w:rsidR="00187D3D" w:rsidRDefault="009A587D" w:rsidP="003839F6">
      <w:pPr>
        <w:pStyle w:val="ListParagraph"/>
        <w:numPr>
          <w:ilvl w:val="0"/>
          <w:numId w:val="6"/>
        </w:numPr>
      </w:pPr>
      <w:r w:rsidRPr="003839F6">
        <w:rPr>
          <w:b/>
          <w:bCs/>
        </w:rPr>
        <w:t>Affordability:</w:t>
      </w:r>
      <w:r>
        <w:t xml:space="preserve"> Affordability states that the total ownership costs of software acquisition and should not be very high.</w:t>
      </w:r>
    </w:p>
    <w:p w14:paraId="3A9CCE3B" w14:textId="0CFF08FF" w:rsidR="009A587D" w:rsidRDefault="009A587D" w:rsidP="003839F6">
      <w:pPr>
        <w:pStyle w:val="ListParagraph"/>
        <w:numPr>
          <w:ilvl w:val="0"/>
          <w:numId w:val="6"/>
        </w:numPr>
      </w:pPr>
      <w:r w:rsidRPr="003839F6">
        <w:rPr>
          <w:b/>
          <w:bCs/>
        </w:rPr>
        <w:t>Extensibility:</w:t>
      </w:r>
      <w:r>
        <w:t xml:space="preserve"> It should be compatible with the new updated to address new requirements so it will be adopted in the market even for new requirements.</w:t>
      </w:r>
    </w:p>
    <w:p w14:paraId="2F08E3CC" w14:textId="3A567291" w:rsidR="00981948" w:rsidRDefault="00981948" w:rsidP="003839F6">
      <w:pPr>
        <w:pStyle w:val="ListParagraph"/>
        <w:numPr>
          <w:ilvl w:val="0"/>
          <w:numId w:val="6"/>
        </w:numPr>
      </w:pPr>
      <w:r w:rsidRPr="003839F6">
        <w:rPr>
          <w:b/>
          <w:bCs/>
        </w:rPr>
        <w:t>Flexibility:</w:t>
      </w:r>
      <w:r>
        <w:t xml:space="preserve"> Should support the emerging technologies</w:t>
      </w:r>
    </w:p>
    <w:p w14:paraId="6BA0AE7E" w14:textId="3DD34681" w:rsidR="00981948" w:rsidRDefault="00981948" w:rsidP="003839F6">
      <w:pPr>
        <w:pStyle w:val="ListParagraph"/>
        <w:numPr>
          <w:ilvl w:val="0"/>
          <w:numId w:val="6"/>
        </w:numPr>
      </w:pPr>
      <w:r w:rsidRPr="003839F6">
        <w:rPr>
          <w:b/>
          <w:bCs/>
        </w:rPr>
        <w:t>Portability:</w:t>
      </w:r>
      <w:r>
        <w:t xml:space="preserve"> It should not be bounded to a specific environment like OS. It should be multipurpose and platform or environment independent.</w:t>
      </w:r>
    </w:p>
    <w:p w14:paraId="7920CD0C" w14:textId="50F98795" w:rsidR="00981948" w:rsidRDefault="00981948" w:rsidP="003839F6">
      <w:pPr>
        <w:pStyle w:val="ListParagraph"/>
        <w:numPr>
          <w:ilvl w:val="0"/>
          <w:numId w:val="6"/>
        </w:numPr>
      </w:pPr>
      <w:r w:rsidRPr="003839F6">
        <w:rPr>
          <w:b/>
          <w:bCs/>
        </w:rPr>
        <w:t>Reliability:</w:t>
      </w:r>
      <w:r>
        <w:t xml:space="preserve"> To make sure that built applications are robust and tolerant of future faults.</w:t>
      </w:r>
    </w:p>
    <w:p w14:paraId="0FD347CF" w14:textId="4DF5CCA0" w:rsidR="00981948" w:rsidRDefault="00981948" w:rsidP="003839F6">
      <w:pPr>
        <w:pStyle w:val="ListParagraph"/>
        <w:numPr>
          <w:ilvl w:val="0"/>
          <w:numId w:val="6"/>
        </w:numPr>
      </w:pPr>
      <w:r w:rsidRPr="003839F6">
        <w:rPr>
          <w:b/>
          <w:bCs/>
        </w:rPr>
        <w:t>Scalability:</w:t>
      </w:r>
      <w:r>
        <w:t xml:space="preserve"> </w:t>
      </w:r>
      <w:r w:rsidR="00EF0D37">
        <w:t>The a</w:t>
      </w:r>
      <w:r>
        <w:t>pplication should be able to handle a large number of requests or clients simultaneously.</w:t>
      </w:r>
    </w:p>
    <w:p w14:paraId="69B80491" w14:textId="68A3FAC1" w:rsidR="00081F1A" w:rsidRPr="00EE14C6" w:rsidRDefault="00081F1A" w:rsidP="003839F6">
      <w:pPr>
        <w:pStyle w:val="ListParagraph"/>
        <w:numPr>
          <w:ilvl w:val="0"/>
          <w:numId w:val="6"/>
        </w:numPr>
        <w:rPr>
          <w:rStyle w:val="SubtitleChar"/>
          <w:rFonts w:eastAsiaTheme="minorHAnsi"/>
          <w:i w:val="0"/>
          <w:color w:val="auto"/>
          <w:spacing w:val="0"/>
          <w:sz w:val="24"/>
        </w:rPr>
      </w:pPr>
      <w:r w:rsidRPr="003839F6">
        <w:rPr>
          <w:b/>
          <w:bCs/>
        </w:rPr>
        <w:t>Trustworthiness:</w:t>
      </w:r>
      <w:r>
        <w:t xml:space="preserve"> To ensure integrity confidentiality and availability in distributes systems.</w:t>
      </w:r>
      <w:r w:rsidR="00061840">
        <w:t xml:space="preserve"> </w:t>
      </w:r>
      <w:r w:rsidR="00061840" w:rsidRPr="00061840">
        <w:rPr>
          <w:rStyle w:val="SubtitleChar"/>
        </w:rPr>
        <w:fldChar w:fldCharType="begin" w:fldLock="1"/>
      </w:r>
      <w:r w:rsidR="000053B9">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61840" w:rsidRPr="00061840">
        <w:rPr>
          <w:rStyle w:val="SubtitleChar"/>
        </w:rPr>
        <w:fldChar w:fldCharType="separate"/>
      </w:r>
      <w:r w:rsidR="00061840" w:rsidRPr="00061840">
        <w:rPr>
          <w:rStyle w:val="SubtitleChar"/>
          <w:noProof/>
        </w:rPr>
        <w:t>(Schmidt and Buschmann, 2003)</w:t>
      </w:r>
      <w:r w:rsidR="00061840" w:rsidRPr="00061840">
        <w:rPr>
          <w:rStyle w:val="SubtitleChar"/>
        </w:rPr>
        <w:fldChar w:fldCharType="end"/>
      </w:r>
      <w:r w:rsidR="002B6122">
        <w:rPr>
          <w:rStyle w:val="SubtitleChar"/>
        </w:rPr>
        <w:t xml:space="preserve"> </w:t>
      </w:r>
    </w:p>
    <w:p w14:paraId="2ADF99B9" w14:textId="4E800700" w:rsidR="00EE14C6" w:rsidRDefault="00A84175" w:rsidP="00A84175">
      <w:pPr>
        <w:pStyle w:val="Heading2"/>
      </w:pPr>
      <w:bookmarkStart w:id="11" w:name="_Toc48767212"/>
      <w:r>
        <w:t>2.2.2 JavaScript,</w:t>
      </w:r>
      <w:r w:rsidR="002B6122">
        <w:t xml:space="preserve"> </w:t>
      </w:r>
      <w:r>
        <w:t>JavaScript Frameworks &amp; SPA frameworks</w:t>
      </w:r>
      <w:bookmarkEnd w:id="11"/>
    </w:p>
    <w:p w14:paraId="448F47EC" w14:textId="75C5510F" w:rsidR="00915735" w:rsidRDefault="00C1658B" w:rsidP="0034403D">
      <w:r>
        <w:t xml:space="preserve">JavaScript was designed by Brendan </w:t>
      </w:r>
      <w:proofErr w:type="spellStart"/>
      <w:r>
        <w:t>Eich</w:t>
      </w:r>
      <w:proofErr w:type="spellEnd"/>
      <w:r>
        <w:t xml:space="preserve"> at Netscape. It is an object-oriented programming language focused </w:t>
      </w:r>
      <w:r w:rsidR="00CF6FB4">
        <w:t>on</w:t>
      </w:r>
      <w:r>
        <w:t xml:space="preserve"> nonprogrammers to extend the support for client-side code execution.</w:t>
      </w:r>
      <w:r w:rsidR="00CF6FB4">
        <w:t xml:space="preserve"> It does not concept of classes and does not support encapsulation. It does not even have structured programming like other programming languages like JAVA, C, C++</w:t>
      </w:r>
      <w:r w:rsidR="005D3FA4">
        <w:t>. JavaScript believes in flexibility.</w:t>
      </w:r>
      <w:r w:rsidR="00CA0961">
        <w:t xml:space="preserve"> No one can deny the success of JavaScript, if we talk about the numbers 97 out of 100 websites use JavaScript as their client-side scripting.</w:t>
      </w:r>
      <w:r w:rsidR="009F48B1">
        <w:t xml:space="preserve"> Sometimes this language is also referred to as general-purpose programming language.</w:t>
      </w:r>
      <w:r w:rsidR="001D6517">
        <w:t xml:space="preserve"> </w:t>
      </w:r>
      <w:r w:rsidR="000053B9" w:rsidRPr="000053B9">
        <w:rPr>
          <w:rStyle w:val="SubtitleChar"/>
        </w:rPr>
        <w:fldChar w:fldCharType="begin" w:fldLock="1"/>
      </w:r>
      <w:r w:rsidR="005C25CF">
        <w:rPr>
          <w:rStyle w:val="SubtitleChar"/>
        </w:rPr>
        <w:instrText>ADDIN CSL_CITATION {"citationItems":[{"id":"ITEM-1","itemData":{"DOI":"10.1145/1806596.1806598","ISBN":"9781450300193","ISSN":"1523-2867","abstract":"The JavaScript programming language is widely used for web programming and, increasingly, for general purpose computing. As such, improving the correctness, security and performance of JavaScript applications has been the driving force for research in type systems, static analysis and compiler techniques for this language. Many of these techniques aim to reign in some of the most dynamic features of the language, yet little seems to be known about how programmers actually utilize the language or these features. In this paper we perform an empirical study of the dynamic behavior of a corpus of widely-used JavaScript programs, and analyze how and why the dynamic features are used. We report on the degree of dynamism that is exhibited by these JavaScript programs and compare that with assumptions commonly made in the literature and accepted industry benchmark suites. © 2010 ACM.","author":[{"dropping-particle":"","family":"Richards","given":"Gregor","non-dropping-particle":"","parse-names":false,"suffix":""},{"dropping-particle":"","family":"Lebresne","given":"Sylvain","non-dropping-particle":"","parse-names":false,"suffix":""},{"dropping-particle":"","family":"Burg","given":"Brian","non-dropping-particle":"","parse-names":false,"suffix":""},{"dropping-particle":"","family":"Vitek","given":"Jan","non-dropping-particle":"","parse-names":false,"suffix":""}],"container-title":"Proceedings of the ACM SIGPLAN Conference on Programming Language Design and Implementation (PLDI)","id":"ITEM-1","issue":"June","issued":{"date-parts":[["2010"]]},"page":"1-12","title":"An analysis of the dynamic behavior of JavaScript programs","type":"article-journal"},"uris":["http://www.mendeley.com/documents/?uuid=4bb1abac-7ab9-40c5-a56f-dbb566b4ce97"]}],"mendeley":{"formattedCitation":"(Richards &lt;i&gt;et al.&lt;/i&gt;, 2010)","plainTextFormattedCitation":"(Richards et al., 2010)","previouslyFormattedCitation":"(Richards &lt;i&gt;et al.&lt;/i&gt;, 2010)"},"properties":{"noteIndex":0},"schema":"https://github.com/citation-style-language/schema/raw/master/csl-citation.json"}</w:instrText>
      </w:r>
      <w:r w:rsidR="000053B9" w:rsidRPr="000053B9">
        <w:rPr>
          <w:rStyle w:val="SubtitleChar"/>
        </w:rPr>
        <w:fldChar w:fldCharType="separate"/>
      </w:r>
      <w:r w:rsidR="000053B9" w:rsidRPr="000053B9">
        <w:rPr>
          <w:rStyle w:val="SubtitleChar"/>
          <w:noProof/>
        </w:rPr>
        <w:t>(Richards et al., 2010)</w:t>
      </w:r>
      <w:r w:rsidR="000053B9" w:rsidRPr="000053B9">
        <w:rPr>
          <w:rStyle w:val="SubtitleChar"/>
        </w:rPr>
        <w:fldChar w:fldCharType="end"/>
      </w:r>
      <w:r w:rsidR="000053B9">
        <w:rPr>
          <w:rStyle w:val="SubtitleChar"/>
        </w:rPr>
        <w:t xml:space="preserve">. </w:t>
      </w:r>
      <w:r w:rsidR="00F34541">
        <w:t xml:space="preserve">Initially, it was named </w:t>
      </w:r>
      <w:proofErr w:type="spellStart"/>
      <w:r w:rsidR="00F34541">
        <w:t>LiveScript</w:t>
      </w:r>
      <w:proofErr w:type="spellEnd"/>
      <w:r w:rsidR="00F34541">
        <w:t xml:space="preserve"> but later it got renamed to JavaScript fun sun and Netscape started shipping JavaScript with the Netscape browser</w:t>
      </w:r>
      <w:r w:rsidR="00766A40">
        <w:t xml:space="preserve"> in </w:t>
      </w:r>
      <w:r w:rsidR="008403BC">
        <w:t>D</w:t>
      </w:r>
      <w:r w:rsidR="00766A40">
        <w:t>ec 1995</w:t>
      </w:r>
      <w:r w:rsidR="00F34541">
        <w:t>.</w:t>
      </w:r>
      <w:r w:rsidR="004524B2">
        <w:t xml:space="preserve"> JAVA was the only language </w:t>
      </w:r>
      <w:r w:rsidR="00DD611C">
        <w:t>that</w:t>
      </w:r>
      <w:r w:rsidR="004524B2">
        <w:t xml:space="preserve"> used to run in the browser, but it was very heavy to execute, so JavaScript came as an alternative</w:t>
      </w:r>
      <w:r w:rsidR="00381B7C">
        <w:t>. Also</w:t>
      </w:r>
      <w:r w:rsidR="00DD611C">
        <w:t>,</w:t>
      </w:r>
      <w:r w:rsidR="00381B7C">
        <w:t xml:space="preserve"> it was targeted for the less experienced</w:t>
      </w:r>
      <w:r w:rsidR="00DD611C">
        <w:t xml:space="preserve"> developers</w:t>
      </w:r>
      <w:r w:rsidR="00381B7C">
        <w:t>.</w:t>
      </w:r>
      <w:r w:rsidR="005C25CF">
        <w:t xml:space="preserve"> </w:t>
      </w:r>
      <w:r w:rsidR="005C25CF" w:rsidRPr="005C25CF">
        <w:rPr>
          <w:rStyle w:val="SubtitleChar"/>
        </w:rPr>
        <w:fldChar w:fldCharType="begin" w:fldLock="1"/>
      </w:r>
      <w:r w:rsidR="007217C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5C25CF" w:rsidRPr="005C25CF">
        <w:rPr>
          <w:rStyle w:val="SubtitleChar"/>
        </w:rPr>
        <w:fldChar w:fldCharType="separate"/>
      </w:r>
      <w:r w:rsidR="005C25CF" w:rsidRPr="005C25CF">
        <w:rPr>
          <w:rStyle w:val="SubtitleChar"/>
          <w:noProof/>
        </w:rPr>
        <w:t>(Voutilainen, 2017)</w:t>
      </w:r>
      <w:r w:rsidR="005C25CF" w:rsidRPr="005C25CF">
        <w:rPr>
          <w:rStyle w:val="SubtitleChar"/>
        </w:rPr>
        <w:fldChar w:fldCharType="end"/>
      </w:r>
      <w:r w:rsidR="004524B2">
        <w:rPr>
          <w:rStyle w:val="SubtitleChar"/>
        </w:rPr>
        <w:t>.</w:t>
      </w:r>
      <w:r w:rsidR="00915735">
        <w:rPr>
          <w:rStyle w:val="SubtitleChar"/>
        </w:rPr>
        <w:t xml:space="preserve"> </w:t>
      </w:r>
      <w:r w:rsidR="00915735">
        <w:t xml:space="preserve">JavaScript may look like other languages by syntactically for </w:t>
      </w:r>
      <w:proofErr w:type="spellStart"/>
      <w:r w:rsidR="00915735">
        <w:t>eg</w:t>
      </w:r>
      <w:proofErr w:type="spellEnd"/>
      <w:r w:rsidR="00915735">
        <w:t xml:space="preserve"> C, C++, or JAVA but it is lo</w:t>
      </w:r>
      <w:r w:rsidR="0034403D">
        <w:t>o</w:t>
      </w:r>
      <w:r w:rsidR="00915735">
        <w:t>sely typed language.</w:t>
      </w:r>
      <w:r w:rsidR="0034403D">
        <w:t xml:space="preserve"> For example, while defining any variable in </w:t>
      </w:r>
      <w:proofErr w:type="spellStart"/>
      <w:r w:rsidR="0034403D">
        <w:t>javascript</w:t>
      </w:r>
      <w:proofErr w:type="spellEnd"/>
      <w:r w:rsidR="0034403D">
        <w:t xml:space="preserve"> you don’t have to type the data type like Integer or String you can just type ‘var’ and there you go, your variable is defined.</w:t>
      </w:r>
    </w:p>
    <w:p w14:paraId="5787FF42" w14:textId="215EB688" w:rsidR="00CD6C99" w:rsidRDefault="00CD6C99" w:rsidP="0034403D">
      <w:pPr>
        <w:rPr>
          <w:rStyle w:val="SubtitleChar"/>
        </w:rPr>
      </w:pPr>
      <w:r>
        <w:t xml:space="preserve">The popularity of JavaScript has grown over the years with the development of </w:t>
      </w:r>
      <w:r w:rsidR="00B5604A">
        <w:t xml:space="preserve">the </w:t>
      </w:r>
      <w:r>
        <w:t>web.</w:t>
      </w:r>
      <w:r w:rsidR="00B5604A">
        <w:t xml:space="preserve"> The scripting of webpages has become more complex due to evolution for a technology called AJAX as the webpages have become more complex, unlike static pages in older times.</w:t>
      </w:r>
      <w:r w:rsidR="0045461A">
        <w:t xml:space="preserve"> Web giants such as Amazon, Facebook, Gmail contains a significant amount of JavaScript code.</w:t>
      </w:r>
      <w:r w:rsidR="00FD0DE4">
        <w:t xml:space="preserve"> Web Apps have become more popular because they don’t need any additional information software mechanism they are OS independent </w:t>
      </w:r>
      <w:proofErr w:type="spellStart"/>
      <w:r w:rsidR="00FD0DE4">
        <w:t>i.e</w:t>
      </w:r>
      <w:proofErr w:type="spellEnd"/>
      <w:r w:rsidR="00FD0DE4">
        <w:t xml:space="preserve"> they can work on any platform like Windows, Android, Linux all they need is one browser with </w:t>
      </w:r>
      <w:r w:rsidR="007217CD">
        <w:t xml:space="preserve">an </w:t>
      </w:r>
      <w:r w:rsidR="00FD0DE4">
        <w:t>active internet connection.</w:t>
      </w:r>
      <w:r w:rsidR="007217CD">
        <w:t xml:space="preserve"> </w:t>
      </w:r>
      <w:r w:rsidR="007217CD" w:rsidRPr="007217CD">
        <w:rPr>
          <w:rStyle w:val="SubtitleChar"/>
        </w:rPr>
        <w:fldChar w:fldCharType="begin" w:fldLock="1"/>
      </w:r>
      <w:r w:rsidR="00A02C90">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7217CD" w:rsidRPr="007217CD">
        <w:rPr>
          <w:rStyle w:val="SubtitleChar"/>
        </w:rPr>
        <w:fldChar w:fldCharType="separate"/>
      </w:r>
      <w:r w:rsidR="007217CD" w:rsidRPr="007217CD">
        <w:rPr>
          <w:rStyle w:val="SubtitleChar"/>
          <w:noProof/>
        </w:rPr>
        <w:t>(Ratanaworabhan, Livshits and Zorn, 2010)</w:t>
      </w:r>
      <w:r w:rsidR="007217CD" w:rsidRPr="007217CD">
        <w:rPr>
          <w:rStyle w:val="SubtitleChar"/>
        </w:rPr>
        <w:fldChar w:fldCharType="end"/>
      </w:r>
      <w:r w:rsidR="007217CD">
        <w:rPr>
          <w:rStyle w:val="SubtitleChar"/>
        </w:rPr>
        <w:t>.</w:t>
      </w:r>
    </w:p>
    <w:p w14:paraId="6B47B07B" w14:textId="755C2746" w:rsidR="00922CDA" w:rsidRDefault="00063274" w:rsidP="007406FC">
      <w:r>
        <w:lastRenderedPageBreak/>
        <w:t>When ajax evolved and with the help of jQuery it became easy to update certain parts of the webpage dynamically.</w:t>
      </w:r>
      <w:r w:rsidR="00351367">
        <w:t xml:space="preserve"> Because of jQuery, it </w:t>
      </w:r>
      <w:r w:rsidR="00845040">
        <w:t>became</w:t>
      </w:r>
      <w:r w:rsidR="00351367">
        <w:t xml:space="preserve"> easy to manipulate </w:t>
      </w:r>
      <w:r w:rsidR="00845040">
        <w:t>the DOM and update the data fetched from the server.</w:t>
      </w:r>
      <w:r w:rsidR="00A628EE">
        <w:t xml:space="preserve"> These pages were interactive but it is nothing like </w:t>
      </w:r>
      <w:r w:rsidR="00922CDA">
        <w:t xml:space="preserve">a </w:t>
      </w:r>
      <w:r w:rsidR="00A628EE">
        <w:t>single page application that exists today.</w:t>
      </w:r>
      <w:r w:rsidR="00922CDA">
        <w:t xml:space="preserve"> In jQuery, one has to find every element on the DOM to manipulate it with the help of either CSS class or with the element id or with the element name. It was not that efficient. </w:t>
      </w:r>
      <w:r w:rsidR="00A02C90">
        <w:t xml:space="preserve"> </w:t>
      </w:r>
      <w:r w:rsidR="00A02C90" w:rsidRPr="00A02C90">
        <w:rPr>
          <w:rStyle w:val="SubtitleChar"/>
        </w:rPr>
        <w:fldChar w:fldCharType="begin" w:fldLock="1"/>
      </w:r>
      <w:r w:rsidR="00125437">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A02C90" w:rsidRPr="00A02C90">
        <w:rPr>
          <w:rStyle w:val="SubtitleChar"/>
        </w:rPr>
        <w:fldChar w:fldCharType="separate"/>
      </w:r>
      <w:r w:rsidR="00A02C90" w:rsidRPr="00A02C90">
        <w:rPr>
          <w:rStyle w:val="SubtitleChar"/>
          <w:noProof/>
        </w:rPr>
        <w:t>(Voutilainen, 2017)</w:t>
      </w:r>
      <w:r w:rsidR="00A02C90" w:rsidRPr="00A02C90">
        <w:rPr>
          <w:rStyle w:val="SubtitleChar"/>
        </w:rPr>
        <w:fldChar w:fldCharType="end"/>
      </w:r>
    </w:p>
    <w:p w14:paraId="10D853A0" w14:textId="65B96F9B" w:rsidR="00AA61AB" w:rsidRDefault="00FD082F" w:rsidP="007406FC">
      <w:r>
        <w:t>Therefore, the concept of client</w:t>
      </w:r>
      <w:r w:rsidR="00C639CB">
        <w:t>-</w:t>
      </w:r>
      <w:r>
        <w:t xml:space="preserve">side </w:t>
      </w:r>
      <w:proofErr w:type="spellStart"/>
      <w:r>
        <w:t>javascript</w:t>
      </w:r>
      <w:proofErr w:type="spellEnd"/>
      <w:r>
        <w:t xml:space="preserve"> frameworks became popular around 2009.</w:t>
      </w:r>
      <w:r w:rsidR="00C639CB">
        <w:t xml:space="preserve"> JSF helps in binding the HTML page with the </w:t>
      </w:r>
      <w:proofErr w:type="spellStart"/>
      <w:r w:rsidR="00C639CB">
        <w:t>javascript</w:t>
      </w:r>
      <w:proofErr w:type="spellEnd"/>
      <w:r w:rsidR="00C639CB">
        <w:t xml:space="preserve"> code with the help of data binding so we don’t have to do this explicitly as we do in jQuery. Also, JSF’s make the processing of fetching data from the server and updating it in DOM a lot easier.</w:t>
      </w:r>
      <w:r w:rsidR="00B039DF">
        <w:t xml:space="preserve"> It takes care of all the routing needed in the application.</w:t>
      </w:r>
      <w:r w:rsidR="00A255DA">
        <w:t xml:space="preserve"> Also, it helps in managing the code structure, plus the separation of codes this all makes the frameworks very important.</w:t>
      </w:r>
      <w:r w:rsidR="00B00CEF">
        <w:t xml:space="preserve"> These frameworks are called SPA frameworks.</w:t>
      </w:r>
      <w:r w:rsidR="00AA61AB">
        <w:t xml:space="preserve"> The definition of SPA is already mentioned in the introduction section here we will see what are the basic </w:t>
      </w:r>
      <w:r w:rsidR="00253BD2">
        <w:t>attributes</w:t>
      </w:r>
      <w:r w:rsidR="00AA61AB">
        <w:t xml:space="preserve"> of </w:t>
      </w:r>
      <w:r w:rsidR="00255A88">
        <w:t xml:space="preserve">the </w:t>
      </w:r>
      <w:r w:rsidR="00AA61AB">
        <w:t>SPA’s.</w:t>
      </w:r>
    </w:p>
    <w:p w14:paraId="60F18507" w14:textId="1C41C18B" w:rsidR="00B00E6A" w:rsidRDefault="00B00E6A" w:rsidP="00493E60">
      <w:pPr>
        <w:pStyle w:val="ListParagraph"/>
        <w:numPr>
          <w:ilvl w:val="0"/>
          <w:numId w:val="8"/>
        </w:numPr>
      </w:pPr>
      <w:r w:rsidRPr="00493E60">
        <w:rPr>
          <w:b/>
          <w:bCs/>
        </w:rPr>
        <w:t>Components</w:t>
      </w:r>
      <w:r>
        <w:t>: The page to be displayed is divided into different parts while developing called components, but while rendering it shows all as one page.</w:t>
      </w:r>
    </w:p>
    <w:p w14:paraId="21AAAE1E" w14:textId="675F2F33" w:rsidR="00253BD2" w:rsidRDefault="00253BD2" w:rsidP="00493E60">
      <w:pPr>
        <w:pStyle w:val="ListParagraph"/>
        <w:numPr>
          <w:ilvl w:val="0"/>
          <w:numId w:val="8"/>
        </w:numPr>
      </w:pPr>
      <w:r w:rsidRPr="00493E60">
        <w:rPr>
          <w:b/>
          <w:bCs/>
        </w:rPr>
        <w:t>Web interface</w:t>
      </w:r>
      <w:r>
        <w:t>: The interaction between a user and a web server.</w:t>
      </w:r>
    </w:p>
    <w:p w14:paraId="49A2A346" w14:textId="22EB474D" w:rsidR="00854D26" w:rsidRDefault="00854D26" w:rsidP="00493E60">
      <w:pPr>
        <w:pStyle w:val="ListParagraph"/>
        <w:numPr>
          <w:ilvl w:val="0"/>
          <w:numId w:val="8"/>
        </w:numPr>
      </w:pPr>
      <w:r w:rsidRPr="00493E60">
        <w:rPr>
          <w:b/>
          <w:bCs/>
        </w:rPr>
        <w:t>Update</w:t>
      </w:r>
      <w:r>
        <w:t>: It is possible to update, delete, or replace one component with another component dynamically.</w:t>
      </w:r>
    </w:p>
    <w:p w14:paraId="371B15DD" w14:textId="07B444DE" w:rsidR="00493E60" w:rsidRDefault="00493E60" w:rsidP="00493E60">
      <w:pPr>
        <w:pStyle w:val="ListParagraph"/>
        <w:numPr>
          <w:ilvl w:val="0"/>
          <w:numId w:val="8"/>
        </w:numPr>
      </w:pPr>
      <w:r w:rsidRPr="00493E60">
        <w:rPr>
          <w:b/>
          <w:bCs/>
        </w:rPr>
        <w:t>User action</w:t>
      </w:r>
      <w:r>
        <w:t>: User can interact with the page by doing any action with the use of an input-output device, for some action to take place.</w:t>
      </w:r>
    </w:p>
    <w:p w14:paraId="29C29CB1" w14:textId="16E44B65" w:rsidR="003732FE" w:rsidRDefault="003732FE" w:rsidP="003732FE">
      <w:pPr>
        <w:pStyle w:val="Heading2"/>
      </w:pPr>
      <w:bookmarkStart w:id="12" w:name="_Toc48767213"/>
      <w:r>
        <w:t>2.3 Previous work</w:t>
      </w:r>
      <w:bookmarkEnd w:id="12"/>
      <w:r w:rsidR="000F6FCA">
        <w:t xml:space="preserve"> </w:t>
      </w:r>
    </w:p>
    <w:p w14:paraId="4F2D2E6B" w14:textId="50791ACC" w:rsidR="00A34934" w:rsidRDefault="00091BF5" w:rsidP="00A34934">
      <w:r>
        <w:t>Few attempts have been made to evaluate the single page application frameworks in the past. Every work has different ways and metrics to be evaluated. The choice of framework is also different from work to work. This work is the progression of past works.</w:t>
      </w:r>
    </w:p>
    <w:p w14:paraId="67ECF2C9" w14:textId="77777777" w:rsidR="00B553DE" w:rsidRDefault="00B553DE" w:rsidP="00B553DE"/>
    <w:p w14:paraId="082AF55F" w14:textId="77777777" w:rsidR="00B553DE" w:rsidRDefault="00B553DE" w:rsidP="00B553DE">
      <w:r>
        <w:t xml:space="preserve">One of the most recent studies done by </w:t>
      </w:r>
      <w:r w:rsidRPr="007712F5">
        <w:rPr>
          <w:rStyle w:val="SubtitleChar"/>
        </w:rPr>
        <w:fldChar w:fldCharType="begin" w:fldLock="1"/>
      </w:r>
      <w:r w:rsidRPr="007712F5">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7712F5">
        <w:rPr>
          <w:rStyle w:val="SubtitleChar"/>
        </w:rPr>
        <w:fldChar w:fldCharType="separate"/>
      </w:r>
      <w:r w:rsidRPr="007712F5">
        <w:rPr>
          <w:rStyle w:val="SubtitleChar"/>
          <w:noProof/>
        </w:rPr>
        <w:t>(Lawrence, 2017)</w:t>
      </w:r>
      <w:r w:rsidRPr="007712F5">
        <w:rPr>
          <w:rStyle w:val="SubtitleChar"/>
        </w:rPr>
        <w:fldChar w:fldCharType="end"/>
      </w:r>
      <w:r>
        <w:t xml:space="preserve"> for evaluation of the single page application frameworks. For his work, he has chosen a reference TODO MVC application developed and maintained by Addy Osmani &amp; </w:t>
      </w:r>
      <w:proofErr w:type="spellStart"/>
      <w:r>
        <w:t>Sindre</w:t>
      </w:r>
      <w:proofErr w:type="spellEnd"/>
      <w:r>
        <w:t xml:space="preserve"> </w:t>
      </w:r>
      <w:proofErr w:type="spellStart"/>
      <w:r>
        <w:t>Sorhus</w:t>
      </w:r>
      <w:proofErr w:type="spellEnd"/>
      <w:r>
        <w:t xml:space="preserve"> called </w:t>
      </w:r>
      <w:proofErr w:type="spellStart"/>
      <w:r>
        <w:t>TodoMvc</w:t>
      </w:r>
      <w:proofErr w:type="spellEnd"/>
      <w:r>
        <w:t xml:space="preserve">. This application has been developed in every latest JavaScript from that time (2017). According to him, any other application could be used but that particular application is maintained by the expert developers so that the app has been chosen. Also, different applications may yield different results. </w:t>
      </w:r>
      <w:proofErr w:type="spellStart"/>
      <w:r>
        <w:t>Todo</w:t>
      </w:r>
      <w:proofErr w:type="spellEnd"/>
      <w:r>
        <w:t xml:space="preserve"> application has an </w:t>
      </w:r>
      <w:r w:rsidRPr="00D01E7A">
        <w:rPr>
          <w:b/>
          <w:bCs/>
        </w:rPr>
        <w:t>input field</w:t>
      </w:r>
      <w:r>
        <w:t xml:space="preserve"> to add the items in the list, there is also functionality to mark items as completed or uncompleted. Then there is a </w:t>
      </w:r>
      <w:r w:rsidRPr="00D01E7A">
        <w:rPr>
          <w:b/>
          <w:bCs/>
        </w:rPr>
        <w:t>task list</w:t>
      </w:r>
      <w:r>
        <w:t xml:space="preserve"> which is shown on the webpage each item is editable as well. It also has the </w:t>
      </w:r>
      <w:r w:rsidRPr="00D01E7A">
        <w:rPr>
          <w:b/>
          <w:bCs/>
        </w:rPr>
        <w:t>footer section</w:t>
      </w:r>
      <w:r>
        <w:t xml:space="preserve"> where items can be sorted based on their status like completed, uncompleted, or all, etc. Frameworks selected by him are BackboneJS, ReactJS &amp; AngularJS.</w:t>
      </w:r>
    </w:p>
    <w:p w14:paraId="7313E3A6" w14:textId="77777777" w:rsidR="00B553DE" w:rsidRDefault="00B553DE" w:rsidP="00B553DE">
      <w:r>
        <w:t xml:space="preserve">To perform the benchmarking test there is 3 </w:t>
      </w:r>
      <w:proofErr w:type="gramStart"/>
      <w:r>
        <w:t>task</w:t>
      </w:r>
      <w:proofErr w:type="gramEnd"/>
      <w:r>
        <w:t xml:space="preserve"> to be executed. In the first task, 100 items will be added to the </w:t>
      </w:r>
      <w:proofErr w:type="spellStart"/>
      <w:r>
        <w:t>todo</w:t>
      </w:r>
      <w:proofErr w:type="spellEnd"/>
      <w:r>
        <w:t xml:space="preserve"> list, then the second task is to mark all added task as completed task in which all the 100 tasks added in the previous step will be marked as completed and in the final task, all the completed task will be removed. After the completion of all the tasks, the benchmark application will show the visual report of the performances of all the selected frameworks in this case BackboneJS, ReactJS &amp; AngularJS.</w:t>
      </w:r>
    </w:p>
    <w:p w14:paraId="5D11429A" w14:textId="77777777" w:rsidR="00B553DE" w:rsidRDefault="00B553DE" w:rsidP="00B553DE">
      <w:r>
        <w:t xml:space="preserve">The figure shown below depicts the performance results generated by the </w:t>
      </w:r>
      <w:proofErr w:type="spellStart"/>
      <w:r>
        <w:t>Todo</w:t>
      </w:r>
      <w:proofErr w:type="spellEnd"/>
      <w:r>
        <w:t xml:space="preserve"> MVC application.</w:t>
      </w:r>
    </w:p>
    <w:p w14:paraId="7A34EBFA" w14:textId="77777777" w:rsidR="00B553DE" w:rsidRDefault="00B553DE" w:rsidP="00B553DE">
      <w:r w:rsidRPr="008E09F8">
        <w:rPr>
          <w:noProof/>
        </w:rPr>
        <w:lastRenderedPageBreak/>
        <w:drawing>
          <wp:inline distT="0" distB="0" distL="0" distR="0" wp14:anchorId="2889B244" wp14:editId="45889167">
            <wp:extent cx="5731510" cy="219329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193290"/>
                    </a:xfrm>
                    <a:prstGeom prst="rect">
                      <a:avLst/>
                    </a:prstGeom>
                    <a:noFill/>
                    <a:ln>
                      <a:noFill/>
                    </a:ln>
                  </pic:spPr>
                </pic:pic>
              </a:graphicData>
            </a:graphic>
          </wp:inline>
        </w:drawing>
      </w:r>
    </w:p>
    <w:p w14:paraId="5B4DD473" w14:textId="77777777" w:rsidR="00B553DE" w:rsidRDefault="00B553DE" w:rsidP="00B553DE">
      <w:r>
        <w:t xml:space="preserve">All the tests were executed 25 times in his work to ensure the validity of work in three different browsers </w:t>
      </w:r>
      <w:proofErr w:type="spellStart"/>
      <w:r>
        <w:t>i.e</w:t>
      </w:r>
      <w:proofErr w:type="spellEnd"/>
      <w:r>
        <w:t xml:space="preserve"> Google Chrome, Mozilla Firefox &amp; Microsoft Edge.</w:t>
      </w:r>
    </w:p>
    <w:p w14:paraId="53DC18B7" w14:textId="77777777" w:rsidR="00B553DE" w:rsidRDefault="00B553DE" w:rsidP="00B553DE">
      <w:r>
        <w:t xml:space="preserve">After running tests in the chrome browser, the BackboneJS showed the least amount of execution time of 157 </w:t>
      </w:r>
      <w:proofErr w:type="spellStart"/>
      <w:r>
        <w:t>ms</w:t>
      </w:r>
      <w:proofErr w:type="spellEnd"/>
      <w:r>
        <w:t xml:space="preserve"> while React-JSX took the maximum time for execution </w:t>
      </w:r>
      <w:proofErr w:type="spellStart"/>
      <w:proofErr w:type="gramStart"/>
      <w:r>
        <w:t>i.e</w:t>
      </w:r>
      <w:proofErr w:type="spellEnd"/>
      <w:r>
        <w:t xml:space="preserve">  904</w:t>
      </w:r>
      <w:proofErr w:type="gramEnd"/>
      <w:r>
        <w:t xml:space="preserve"> </w:t>
      </w:r>
      <w:proofErr w:type="spellStart"/>
      <w:r>
        <w:t>ms</w:t>
      </w:r>
      <w:proofErr w:type="spellEnd"/>
      <w:r>
        <w:t xml:space="preserve">. </w:t>
      </w:r>
      <w:proofErr w:type="spellStart"/>
      <w:r>
        <w:t>Angularjs</w:t>
      </w:r>
      <w:proofErr w:type="spellEnd"/>
      <w:r>
        <w:t xml:space="preserve"> and React-no-JSX take 346 </w:t>
      </w:r>
      <w:proofErr w:type="spellStart"/>
      <w:r>
        <w:t>ms</w:t>
      </w:r>
      <w:proofErr w:type="spellEnd"/>
      <w:r>
        <w:t xml:space="preserve"> and 554 </w:t>
      </w:r>
      <w:proofErr w:type="spellStart"/>
      <w:r>
        <w:t>ms</w:t>
      </w:r>
      <w:proofErr w:type="spellEnd"/>
      <w:r>
        <w:t xml:space="preserve"> respectively.</w:t>
      </w:r>
    </w:p>
    <w:p w14:paraId="3DAD159F" w14:textId="77777777" w:rsidR="00B553DE" w:rsidRDefault="00B553DE" w:rsidP="00B553DE">
      <w:r>
        <w:t xml:space="preserve">Moreover, in the Microsoft Edge browser, we can see the significant rise in time take for execution for all the frameworks. But here as well BackboneJS outperformed any other framework. BackboneJS took 233 </w:t>
      </w:r>
      <w:proofErr w:type="spellStart"/>
      <w:r>
        <w:t>ms</w:t>
      </w:r>
      <w:proofErr w:type="spellEnd"/>
      <w:r>
        <w:t xml:space="preserve"> and React-JSX took 1953 </w:t>
      </w:r>
      <w:proofErr w:type="spellStart"/>
      <w:r>
        <w:t>ms</w:t>
      </w:r>
      <w:proofErr w:type="spellEnd"/>
      <w:r>
        <w:t xml:space="preserve">. much higher </w:t>
      </w:r>
    </w:p>
    <w:p w14:paraId="3423593E" w14:textId="77777777" w:rsidR="00B553DE" w:rsidRDefault="00B553DE" w:rsidP="00B553DE">
      <w:pPr>
        <w:rPr>
          <w:b/>
          <w:bCs/>
        </w:rPr>
      </w:pPr>
      <w:r>
        <w:t xml:space="preserve">And the same for the Mozilla </w:t>
      </w:r>
      <w:proofErr w:type="spellStart"/>
      <w:proofErr w:type="gramStart"/>
      <w:r>
        <w:t>browser.BackboneJS</w:t>
      </w:r>
      <w:proofErr w:type="spellEnd"/>
      <w:proofErr w:type="gramEnd"/>
      <w:r>
        <w:t xml:space="preserve"> wins here as well with 266 </w:t>
      </w:r>
      <w:proofErr w:type="spellStart"/>
      <w:r>
        <w:t>ms</w:t>
      </w:r>
      <w:proofErr w:type="spellEnd"/>
      <w:r>
        <w:t xml:space="preserve">. So Overall he concluded that BackboneJS is the most efficient framework in terms of the execution while React-JSX takes much more time for task execution comparatively. Also, all the frameworks have more execution time in the Microsoft Edge browser compared to the other browser. </w:t>
      </w:r>
      <w:r w:rsidRPr="007712F5">
        <w:rPr>
          <w:rStyle w:val="SubtitleChar"/>
        </w:rPr>
        <w:fldChar w:fldCharType="begin" w:fldLock="1"/>
      </w:r>
      <w:r>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7712F5">
        <w:rPr>
          <w:rStyle w:val="SubtitleChar"/>
        </w:rPr>
        <w:fldChar w:fldCharType="separate"/>
      </w:r>
      <w:r w:rsidRPr="007712F5">
        <w:rPr>
          <w:rStyle w:val="SubtitleChar"/>
          <w:noProof/>
        </w:rPr>
        <w:t>(Lawrence, 2017)</w:t>
      </w:r>
      <w:r w:rsidRPr="007712F5">
        <w:rPr>
          <w:rStyle w:val="SubtitleChar"/>
        </w:rPr>
        <w:fldChar w:fldCharType="end"/>
      </w:r>
      <w:r w:rsidRPr="002F0611">
        <w:rPr>
          <w:b/>
          <w:bCs/>
        </w:rPr>
        <w:t xml:space="preserve"> </w:t>
      </w:r>
      <w:r>
        <w:rPr>
          <w:b/>
          <w:bCs/>
        </w:rPr>
        <w:t xml:space="preserve">. </w:t>
      </w:r>
    </w:p>
    <w:p w14:paraId="5105D5EE" w14:textId="249BF3F6" w:rsidR="00B553DE" w:rsidRDefault="00B553DE" w:rsidP="00A34934">
      <w:r>
        <w:t>A v</w:t>
      </w:r>
      <w:r w:rsidRPr="007329DF">
        <w:t xml:space="preserve">ery </w:t>
      </w:r>
      <w:r>
        <w:t>s</w:t>
      </w:r>
      <w:r w:rsidRPr="007329DF">
        <w:t>imil</w:t>
      </w:r>
      <w:r>
        <w:t xml:space="preserve">ar approach was used by </w:t>
      </w:r>
      <w:r w:rsidRPr="007329DF">
        <w:rPr>
          <w:rStyle w:val="SubtitleChar"/>
        </w:rPr>
        <w:fldChar w:fldCharType="begin" w:fldLock="1"/>
      </w:r>
      <w:r w:rsidR="009C11B5">
        <w:rPr>
          <w:rStyle w:val="SubtitleChar"/>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Pr="007329DF">
        <w:rPr>
          <w:rStyle w:val="SubtitleChar"/>
        </w:rPr>
        <w:fldChar w:fldCharType="separate"/>
      </w:r>
      <w:r w:rsidRPr="007329DF">
        <w:rPr>
          <w:rStyle w:val="SubtitleChar"/>
          <w:noProof/>
        </w:rPr>
        <w:t>(Davila and Navon, 2015)</w:t>
      </w:r>
      <w:r w:rsidRPr="007329DF">
        <w:rPr>
          <w:rStyle w:val="SubtitleChar"/>
        </w:rPr>
        <w:fldChar w:fldCharType="end"/>
      </w:r>
      <w:r>
        <w:t xml:space="preserve">. This work also used the same </w:t>
      </w:r>
      <w:proofErr w:type="spellStart"/>
      <w:r>
        <w:t>TodoMvc</w:t>
      </w:r>
      <w:proofErr w:type="spellEnd"/>
      <w:r>
        <w:t xml:space="preserve"> application by Addy Osmani &amp; </w:t>
      </w:r>
      <w:proofErr w:type="spellStart"/>
      <w:r>
        <w:t>Sindre</w:t>
      </w:r>
      <w:proofErr w:type="spellEnd"/>
      <w:r>
        <w:t xml:space="preserve"> </w:t>
      </w:r>
      <w:proofErr w:type="spellStart"/>
      <w:r>
        <w:t>Sorhus</w:t>
      </w:r>
      <w:proofErr w:type="spellEnd"/>
      <w:r>
        <w:t xml:space="preserve">. But the selection of frameworks was different. Frameworks chosen in this work are </w:t>
      </w:r>
      <w:r w:rsidRPr="007329DF">
        <w:t>Angular, Backbone, Ember, Marionette and React.</w:t>
      </w:r>
      <w:r>
        <w:t xml:space="preserve"> And very similar tasks mentioned in previous works were performed and results were obtained and evaluated.</w:t>
      </w:r>
    </w:p>
    <w:p w14:paraId="3F575C04" w14:textId="31D55EE2" w:rsidR="00FB481A" w:rsidRDefault="00125437" w:rsidP="00FB481A">
      <w:r>
        <w:t xml:space="preserve">According to </w:t>
      </w:r>
      <w:r w:rsidRPr="00125437">
        <w:rPr>
          <w:rStyle w:val="SubtitleChar"/>
        </w:rPr>
        <w:fldChar w:fldCharType="begin" w:fldLock="1"/>
      </w:r>
      <w:r w:rsidR="005B3DB4">
        <w:rPr>
          <w:rStyle w:val="SubtitleChar"/>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mendeley":{"formattedCitation":"(Gizas, Christodoulou and Papatheodorou, 2012)","manualFormatting":"(Gizas, Christodoulou, and Papatheodorou, 2012)","plainTextFormattedCitation":"(Gizas, Christodoulou and Papatheodorou, 2012)","previouslyFormattedCitation":"(Gizas, Christodoulou and Papatheodorou, 2012)"},"properties":{"noteIndex":0},"schema":"https://github.com/citation-style-language/schema/raw/master/csl-citation.json"}</w:instrText>
      </w:r>
      <w:r w:rsidRPr="00125437">
        <w:rPr>
          <w:rStyle w:val="SubtitleChar"/>
        </w:rPr>
        <w:fldChar w:fldCharType="separate"/>
      </w:r>
      <w:r w:rsidRPr="00125437">
        <w:rPr>
          <w:rStyle w:val="SubtitleChar"/>
          <w:noProof/>
        </w:rPr>
        <w:t>(Gizas, Christodoulou</w:t>
      </w:r>
      <w:r>
        <w:rPr>
          <w:rStyle w:val="SubtitleChar"/>
          <w:noProof/>
        </w:rPr>
        <w:t>,</w:t>
      </w:r>
      <w:r w:rsidRPr="00125437">
        <w:rPr>
          <w:rStyle w:val="SubtitleChar"/>
          <w:noProof/>
        </w:rPr>
        <w:t xml:space="preserve"> and Papatheodorou, 2012)</w:t>
      </w:r>
      <w:r w:rsidRPr="00125437">
        <w:rPr>
          <w:rStyle w:val="SubtitleChar"/>
        </w:rPr>
        <w:fldChar w:fldCharType="end"/>
      </w:r>
      <w:r>
        <w:rPr>
          <w:rStyle w:val="SubtitleChar"/>
        </w:rPr>
        <w:t xml:space="preserve"> </w:t>
      </w:r>
      <w:r>
        <w:t xml:space="preserve">quality of framework is one of the most important factors when it comes to benchmarking. </w:t>
      </w:r>
      <w:proofErr w:type="gramStart"/>
      <w:r>
        <w:t>Therefore</w:t>
      </w:r>
      <w:proofErr w:type="gramEnd"/>
      <w:r>
        <w:t xml:space="preserve"> in his work size, complexity, and maintainability of the framework have given more importance.</w:t>
      </w:r>
      <w:r w:rsidR="0088269B">
        <w:t xml:space="preserve"> The parameters measures are </w:t>
      </w:r>
      <w:r w:rsidR="0088269B" w:rsidRPr="0088269B">
        <w:rPr>
          <w:b/>
          <w:bCs/>
        </w:rPr>
        <w:t>Size Metrics</w:t>
      </w:r>
      <w:r w:rsidR="0088269B">
        <w:t xml:space="preserve">: lines of </w:t>
      </w:r>
      <w:proofErr w:type="gramStart"/>
      <w:r w:rsidR="0088269B">
        <w:t>code(</w:t>
      </w:r>
      <w:proofErr w:type="gramEnd"/>
      <w:r w:rsidR="0088269B">
        <w:t xml:space="preserve">LOC), the number of statements and number of comment lines, and ration between the lines of code and comment lines. </w:t>
      </w:r>
      <w:r w:rsidR="00412AA8">
        <w:t>The n</w:t>
      </w:r>
      <w:r w:rsidR="0088269B">
        <w:t xml:space="preserve">ext metric is </w:t>
      </w:r>
      <w:r w:rsidR="0088269B" w:rsidRPr="0088269B">
        <w:rPr>
          <w:b/>
          <w:bCs/>
        </w:rPr>
        <w:t>Cyclometric complexity</w:t>
      </w:r>
      <w:r w:rsidR="0088269B">
        <w:t xml:space="preserve">: Which </w:t>
      </w:r>
      <w:r w:rsidR="001505F9">
        <w:t>is</w:t>
      </w:r>
      <w:r w:rsidR="0088269B">
        <w:t xml:space="preserve"> McCabe’s cyclomatic complexity, branches, and depths.</w:t>
      </w:r>
      <w:r w:rsidR="00412AA8">
        <w:t xml:space="preserve"> In </w:t>
      </w:r>
      <w:r w:rsidR="00412AA8" w:rsidRPr="00412AA8">
        <w:rPr>
          <w:b/>
          <w:bCs/>
        </w:rPr>
        <w:t>Maintain</w:t>
      </w:r>
      <w:r w:rsidR="00412AA8">
        <w:rPr>
          <w:b/>
          <w:bCs/>
        </w:rPr>
        <w:t>a</w:t>
      </w:r>
      <w:r w:rsidR="00412AA8" w:rsidRPr="00412AA8">
        <w:rPr>
          <w:b/>
          <w:bCs/>
        </w:rPr>
        <w:t>bility metric</w:t>
      </w:r>
      <w:r w:rsidR="00412AA8">
        <w:rPr>
          <w:b/>
          <w:bCs/>
        </w:rPr>
        <w:t xml:space="preserve">: </w:t>
      </w:r>
      <w:r w:rsidR="00412AA8">
        <w:t xml:space="preserve">Halstead metric and maintainability index </w:t>
      </w:r>
      <w:proofErr w:type="gramStart"/>
      <w:r w:rsidR="00412AA8">
        <w:t>is</w:t>
      </w:r>
      <w:proofErr w:type="gramEnd"/>
      <w:r w:rsidR="00412AA8">
        <w:t xml:space="preserve"> measured.</w:t>
      </w:r>
    </w:p>
    <w:p w14:paraId="2DC4F5CE" w14:textId="0799261C" w:rsidR="00B7657A" w:rsidRDefault="006710C3" w:rsidP="00FB481A">
      <w:r>
        <w:t xml:space="preserve">From his result, he found out that </w:t>
      </w:r>
      <w:r w:rsidRPr="006710C3">
        <w:t>YUI3 3.4.1</w:t>
      </w:r>
      <w:r>
        <w:t xml:space="preserve"> frameworks take the most number of lines to build the application with the most number of comment lines </w:t>
      </w:r>
      <w:proofErr w:type="spellStart"/>
      <w:proofErr w:type="gramStart"/>
      <w:r>
        <w:t>i.e</w:t>
      </w:r>
      <w:proofErr w:type="spellEnd"/>
      <w:r>
        <w:t xml:space="preserve"> </w:t>
      </w:r>
      <w:r w:rsidR="00FB481A" w:rsidRPr="00412AA8">
        <w:t xml:space="preserve"> </w:t>
      </w:r>
      <w:r>
        <w:t>12210</w:t>
      </w:r>
      <w:proofErr w:type="gramEnd"/>
      <w:r>
        <w:t xml:space="preserve"> &amp; 9624 respectively.</w:t>
      </w:r>
      <w:r w:rsidR="0062035C">
        <w:t xml:space="preserve"> Where </w:t>
      </w:r>
      <w:proofErr w:type="spellStart"/>
      <w:r w:rsidR="0062035C">
        <w:t>jquery</w:t>
      </w:r>
      <w:proofErr w:type="spellEnd"/>
      <w:r w:rsidR="0062035C">
        <w:t xml:space="preserve"> takes the moderate amount of lines 7252.</w:t>
      </w:r>
      <w:r w:rsidR="005E2A02">
        <w:t xml:space="preserve"> If we talk about the Cyclomatic complexity in his work </w:t>
      </w:r>
      <w:r w:rsidR="005E2A02" w:rsidRPr="006710C3">
        <w:t>YUI3 3.4.1</w:t>
      </w:r>
      <w:r w:rsidR="005E2A02">
        <w:t xml:space="preserve"> framework has </w:t>
      </w:r>
      <w:proofErr w:type="gramStart"/>
      <w:r w:rsidR="005E2A02">
        <w:t>more</w:t>
      </w:r>
      <w:proofErr w:type="gramEnd"/>
      <w:r w:rsidR="005E2A02">
        <w:t xml:space="preserve"> number of functions </w:t>
      </w:r>
      <w:proofErr w:type="spellStart"/>
      <w:r w:rsidR="005E2A02">
        <w:t>i.e</w:t>
      </w:r>
      <w:proofErr w:type="spellEnd"/>
      <w:r w:rsidR="005E2A02">
        <w:t xml:space="preserve"> 28 whose complexity is greater than 20 &amp; DOJO 1.7.2 being the framework with </w:t>
      </w:r>
      <w:r w:rsidR="00B67761">
        <w:t xml:space="preserve">the </w:t>
      </w:r>
      <w:r w:rsidR="005E2A02">
        <w:t>least number of functions whose complexity is greater than 20.</w:t>
      </w:r>
      <w:r w:rsidR="00B67761">
        <w:t xml:space="preserve"> Also</w:t>
      </w:r>
      <w:r w:rsidR="00EF7D1C">
        <w:t>, several performance tests were run on the five different browsers including Chrome, Safari, Opera, IE9</w:t>
      </w:r>
      <w:r w:rsidR="00607741">
        <w:t>,</w:t>
      </w:r>
      <w:r w:rsidR="00EF7D1C">
        <w:t xml:space="preserve"> and </w:t>
      </w:r>
      <w:proofErr w:type="spellStart"/>
      <w:r w:rsidR="00EF7D1C">
        <w:t>firefox</w:t>
      </w:r>
      <w:proofErr w:type="spellEnd"/>
      <w:r w:rsidR="00EF7D1C">
        <w:t>.</w:t>
      </w:r>
      <w:r w:rsidR="00AE0416">
        <w:t xml:space="preserve"> In those tests, he has mentioned some issues revealed by the performance test that is as follows.</w:t>
      </w:r>
      <w:r w:rsidR="00C5230A">
        <w:t xml:space="preserve"> IE8 ha</w:t>
      </w:r>
      <w:r w:rsidR="00BE03D2">
        <w:t>s</w:t>
      </w:r>
      <w:r w:rsidR="00C5230A">
        <w:t xml:space="preserve"> shown the very big execution time for the frameworks </w:t>
      </w:r>
      <w:proofErr w:type="spellStart"/>
      <w:r w:rsidR="00C5230A">
        <w:t>MooTools</w:t>
      </w:r>
      <w:proofErr w:type="spellEnd"/>
      <w:r w:rsidR="00C5230A">
        <w:t>, YUI2</w:t>
      </w:r>
      <w:r w:rsidR="00BE03D2">
        <w:t>,</w:t>
      </w:r>
      <w:r w:rsidR="00C5230A">
        <w:t xml:space="preserve"> and YUI3.</w:t>
      </w:r>
    </w:p>
    <w:p w14:paraId="67BBBB16" w14:textId="61BC0576" w:rsidR="00C5230A" w:rsidRDefault="00C5230A" w:rsidP="007C5100">
      <w:pPr>
        <w:jc w:val="center"/>
      </w:pPr>
      <w:r w:rsidRPr="00C5230A">
        <w:rPr>
          <w:noProof/>
        </w:rPr>
        <w:lastRenderedPageBreak/>
        <w:drawing>
          <wp:inline distT="0" distB="0" distL="0" distR="0" wp14:anchorId="6AED941E" wp14:editId="57BC520D">
            <wp:extent cx="5731510" cy="300037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000375"/>
                    </a:xfrm>
                    <a:prstGeom prst="rect">
                      <a:avLst/>
                    </a:prstGeom>
                    <a:noFill/>
                    <a:ln>
                      <a:noFill/>
                    </a:ln>
                  </pic:spPr>
                </pic:pic>
              </a:graphicData>
            </a:graphic>
          </wp:inline>
        </w:drawing>
      </w:r>
    </w:p>
    <w:sectPr w:rsidR="00C5230A">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5B76CE" w14:textId="77777777" w:rsidR="00A11138" w:rsidRDefault="00A11138" w:rsidP="006313D5">
      <w:pPr>
        <w:spacing w:after="0"/>
      </w:pPr>
      <w:r>
        <w:separator/>
      </w:r>
    </w:p>
  </w:endnote>
  <w:endnote w:type="continuationSeparator" w:id="0">
    <w:p w14:paraId="7D2AD9E4" w14:textId="77777777" w:rsidR="00A11138" w:rsidRDefault="00A11138" w:rsidP="006313D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DB4C62" w14:textId="77777777" w:rsidR="007F5B22" w:rsidRDefault="007F5B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6443488"/>
      <w:docPartObj>
        <w:docPartGallery w:val="Page Numbers (Bottom of Page)"/>
        <w:docPartUnique/>
      </w:docPartObj>
    </w:sdtPr>
    <w:sdtEndPr>
      <w:rPr>
        <w:noProof/>
      </w:rPr>
    </w:sdtEndPr>
    <w:sdtContent>
      <w:p w14:paraId="53DBEEA6" w14:textId="5CE8C908" w:rsidR="007F5B22" w:rsidRDefault="007F5B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713E58" w14:textId="77777777" w:rsidR="007F5B22" w:rsidRDefault="007F5B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57A019" w14:textId="77777777" w:rsidR="007F5B22" w:rsidRDefault="007F5B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D03D83" w14:textId="77777777" w:rsidR="00A11138" w:rsidRDefault="00A11138" w:rsidP="006313D5">
      <w:pPr>
        <w:spacing w:after="0"/>
      </w:pPr>
      <w:r>
        <w:separator/>
      </w:r>
    </w:p>
  </w:footnote>
  <w:footnote w:type="continuationSeparator" w:id="0">
    <w:p w14:paraId="0F19A89F" w14:textId="77777777" w:rsidR="00A11138" w:rsidRDefault="00A11138" w:rsidP="006313D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D21AC8" w14:textId="77777777" w:rsidR="007F5B22" w:rsidRDefault="007F5B2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EF73C7" w14:textId="77777777" w:rsidR="007F5B22" w:rsidRDefault="007F5B2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676135" w14:textId="77777777" w:rsidR="007F5B22" w:rsidRDefault="007F5B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F2433"/>
    <w:multiLevelType w:val="hybridMultilevel"/>
    <w:tmpl w:val="888AA5D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14243BC"/>
    <w:multiLevelType w:val="hybridMultilevel"/>
    <w:tmpl w:val="B49AE43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5AF14C8"/>
    <w:multiLevelType w:val="multilevel"/>
    <w:tmpl w:val="C3E4A088"/>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C8A1384"/>
    <w:multiLevelType w:val="hybridMultilevel"/>
    <w:tmpl w:val="C180DBD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20A6A52"/>
    <w:multiLevelType w:val="hybridMultilevel"/>
    <w:tmpl w:val="0DBA18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4082B2C"/>
    <w:multiLevelType w:val="multilevel"/>
    <w:tmpl w:val="C1A6744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2C34117"/>
    <w:multiLevelType w:val="hybridMultilevel"/>
    <w:tmpl w:val="C6C035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5A483D7D"/>
    <w:multiLevelType w:val="hybridMultilevel"/>
    <w:tmpl w:val="27C0523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7EA1298D"/>
    <w:multiLevelType w:val="hybridMultilevel"/>
    <w:tmpl w:val="A46AF2E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 w:numId="5">
    <w:abstractNumId w:val="5"/>
  </w:num>
  <w:num w:numId="6">
    <w:abstractNumId w:val="6"/>
  </w:num>
  <w:num w:numId="7">
    <w:abstractNumId w:val="4"/>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SxMDM1tjAxNDSzNDJT0lEKTi0uzszPAykwqwUA4RgiPywAAAA="/>
  </w:docVars>
  <w:rsids>
    <w:rsidRoot w:val="00E71296"/>
    <w:rsid w:val="000019F5"/>
    <w:rsid w:val="000053B9"/>
    <w:rsid w:val="0000641B"/>
    <w:rsid w:val="00007C07"/>
    <w:rsid w:val="0001560D"/>
    <w:rsid w:val="0002623B"/>
    <w:rsid w:val="000438CD"/>
    <w:rsid w:val="00061840"/>
    <w:rsid w:val="00063274"/>
    <w:rsid w:val="0006506D"/>
    <w:rsid w:val="00076A3D"/>
    <w:rsid w:val="00081F1A"/>
    <w:rsid w:val="000848F2"/>
    <w:rsid w:val="00087C55"/>
    <w:rsid w:val="00091BF5"/>
    <w:rsid w:val="00094383"/>
    <w:rsid w:val="000A2608"/>
    <w:rsid w:val="000B39CA"/>
    <w:rsid w:val="000F3CB4"/>
    <w:rsid w:val="000F6FCA"/>
    <w:rsid w:val="00112E62"/>
    <w:rsid w:val="00125437"/>
    <w:rsid w:val="00125D0A"/>
    <w:rsid w:val="001505F9"/>
    <w:rsid w:val="00151430"/>
    <w:rsid w:val="00171594"/>
    <w:rsid w:val="00187D3D"/>
    <w:rsid w:val="00193427"/>
    <w:rsid w:val="00197E50"/>
    <w:rsid w:val="001A7578"/>
    <w:rsid w:val="001B2FB5"/>
    <w:rsid w:val="001C2E97"/>
    <w:rsid w:val="001D4621"/>
    <w:rsid w:val="001D6517"/>
    <w:rsid w:val="001F06EB"/>
    <w:rsid w:val="001F4F88"/>
    <w:rsid w:val="00210D02"/>
    <w:rsid w:val="00211D77"/>
    <w:rsid w:val="00213BC2"/>
    <w:rsid w:val="00237FCA"/>
    <w:rsid w:val="00253BD2"/>
    <w:rsid w:val="00255A88"/>
    <w:rsid w:val="002561DC"/>
    <w:rsid w:val="00267507"/>
    <w:rsid w:val="002A33E1"/>
    <w:rsid w:val="002A361D"/>
    <w:rsid w:val="002A506C"/>
    <w:rsid w:val="002B5F54"/>
    <w:rsid w:val="002B6122"/>
    <w:rsid w:val="002F0611"/>
    <w:rsid w:val="00341F7E"/>
    <w:rsid w:val="00342272"/>
    <w:rsid w:val="003439F4"/>
    <w:rsid w:val="0034403D"/>
    <w:rsid w:val="00346C2A"/>
    <w:rsid w:val="0035021A"/>
    <w:rsid w:val="00351367"/>
    <w:rsid w:val="00363D8A"/>
    <w:rsid w:val="00370C56"/>
    <w:rsid w:val="003711AD"/>
    <w:rsid w:val="00372E59"/>
    <w:rsid w:val="003732FE"/>
    <w:rsid w:val="00381B7C"/>
    <w:rsid w:val="0038277C"/>
    <w:rsid w:val="003839F6"/>
    <w:rsid w:val="00383AAD"/>
    <w:rsid w:val="0039069A"/>
    <w:rsid w:val="003A0B4D"/>
    <w:rsid w:val="003A365D"/>
    <w:rsid w:val="003A3F3C"/>
    <w:rsid w:val="003B1B69"/>
    <w:rsid w:val="003E538C"/>
    <w:rsid w:val="00404858"/>
    <w:rsid w:val="00410FC6"/>
    <w:rsid w:val="00412AA8"/>
    <w:rsid w:val="00422885"/>
    <w:rsid w:val="0044141D"/>
    <w:rsid w:val="00445616"/>
    <w:rsid w:val="004524B2"/>
    <w:rsid w:val="0045461A"/>
    <w:rsid w:val="004611C0"/>
    <w:rsid w:val="00471686"/>
    <w:rsid w:val="00472BC7"/>
    <w:rsid w:val="0047703B"/>
    <w:rsid w:val="00493E60"/>
    <w:rsid w:val="0049628A"/>
    <w:rsid w:val="004A023E"/>
    <w:rsid w:val="004A27A4"/>
    <w:rsid w:val="004B6F3A"/>
    <w:rsid w:val="004C2046"/>
    <w:rsid w:val="004C57E0"/>
    <w:rsid w:val="004E2290"/>
    <w:rsid w:val="004F746D"/>
    <w:rsid w:val="00515779"/>
    <w:rsid w:val="0053088D"/>
    <w:rsid w:val="0054167A"/>
    <w:rsid w:val="00545DC7"/>
    <w:rsid w:val="0057070B"/>
    <w:rsid w:val="00575164"/>
    <w:rsid w:val="005912D8"/>
    <w:rsid w:val="005B3DB4"/>
    <w:rsid w:val="005B7785"/>
    <w:rsid w:val="005C0E81"/>
    <w:rsid w:val="005C1528"/>
    <w:rsid w:val="005C25CF"/>
    <w:rsid w:val="005D3FA4"/>
    <w:rsid w:val="005E2A02"/>
    <w:rsid w:val="00603606"/>
    <w:rsid w:val="00607741"/>
    <w:rsid w:val="0062035C"/>
    <w:rsid w:val="00621A1B"/>
    <w:rsid w:val="00624DD5"/>
    <w:rsid w:val="006313D5"/>
    <w:rsid w:val="00640BA0"/>
    <w:rsid w:val="00641A85"/>
    <w:rsid w:val="0065292C"/>
    <w:rsid w:val="0065788A"/>
    <w:rsid w:val="0066290F"/>
    <w:rsid w:val="006710C3"/>
    <w:rsid w:val="006763F9"/>
    <w:rsid w:val="00682104"/>
    <w:rsid w:val="00696803"/>
    <w:rsid w:val="006A3AF7"/>
    <w:rsid w:val="006C169B"/>
    <w:rsid w:val="006C25BF"/>
    <w:rsid w:val="006E70E3"/>
    <w:rsid w:val="00705B27"/>
    <w:rsid w:val="0070756E"/>
    <w:rsid w:val="007217CD"/>
    <w:rsid w:val="00725C7E"/>
    <w:rsid w:val="007329DF"/>
    <w:rsid w:val="00732E23"/>
    <w:rsid w:val="007406FC"/>
    <w:rsid w:val="00762DB4"/>
    <w:rsid w:val="00766A40"/>
    <w:rsid w:val="007712F5"/>
    <w:rsid w:val="007810B4"/>
    <w:rsid w:val="00791091"/>
    <w:rsid w:val="007C04BA"/>
    <w:rsid w:val="007C5100"/>
    <w:rsid w:val="007D58C5"/>
    <w:rsid w:val="007E03CD"/>
    <w:rsid w:val="007E3245"/>
    <w:rsid w:val="007E64C4"/>
    <w:rsid w:val="007E72B3"/>
    <w:rsid w:val="007F5B22"/>
    <w:rsid w:val="007F6341"/>
    <w:rsid w:val="00810DE7"/>
    <w:rsid w:val="00836BE9"/>
    <w:rsid w:val="008403BC"/>
    <w:rsid w:val="00842FD2"/>
    <w:rsid w:val="00845040"/>
    <w:rsid w:val="00853A52"/>
    <w:rsid w:val="00854D26"/>
    <w:rsid w:val="0087103B"/>
    <w:rsid w:val="0088215F"/>
    <w:rsid w:val="0088269B"/>
    <w:rsid w:val="00883FF6"/>
    <w:rsid w:val="00890FCE"/>
    <w:rsid w:val="0089635C"/>
    <w:rsid w:val="008A7D8D"/>
    <w:rsid w:val="008D0187"/>
    <w:rsid w:val="008D785C"/>
    <w:rsid w:val="008E09F8"/>
    <w:rsid w:val="008F3FBA"/>
    <w:rsid w:val="00911DB3"/>
    <w:rsid w:val="009138DE"/>
    <w:rsid w:val="00915735"/>
    <w:rsid w:val="00922900"/>
    <w:rsid w:val="00922CDA"/>
    <w:rsid w:val="00927E6E"/>
    <w:rsid w:val="009501D4"/>
    <w:rsid w:val="0095466B"/>
    <w:rsid w:val="00962E22"/>
    <w:rsid w:val="00964347"/>
    <w:rsid w:val="0097127A"/>
    <w:rsid w:val="00974F07"/>
    <w:rsid w:val="00981948"/>
    <w:rsid w:val="00986E65"/>
    <w:rsid w:val="009A587D"/>
    <w:rsid w:val="009C11B5"/>
    <w:rsid w:val="009C2841"/>
    <w:rsid w:val="009C7DCD"/>
    <w:rsid w:val="009F0899"/>
    <w:rsid w:val="009F48B1"/>
    <w:rsid w:val="009F73BE"/>
    <w:rsid w:val="00A01FF5"/>
    <w:rsid w:val="00A02C90"/>
    <w:rsid w:val="00A072D4"/>
    <w:rsid w:val="00A11138"/>
    <w:rsid w:val="00A255DA"/>
    <w:rsid w:val="00A3397B"/>
    <w:rsid w:val="00A340B5"/>
    <w:rsid w:val="00A34934"/>
    <w:rsid w:val="00A40A70"/>
    <w:rsid w:val="00A628EE"/>
    <w:rsid w:val="00A765E9"/>
    <w:rsid w:val="00A84175"/>
    <w:rsid w:val="00AA61AB"/>
    <w:rsid w:val="00AA7665"/>
    <w:rsid w:val="00AB66D7"/>
    <w:rsid w:val="00AE0416"/>
    <w:rsid w:val="00AF6DB0"/>
    <w:rsid w:val="00AF7B5E"/>
    <w:rsid w:val="00B00CEF"/>
    <w:rsid w:val="00B00E6A"/>
    <w:rsid w:val="00B039DF"/>
    <w:rsid w:val="00B05FB4"/>
    <w:rsid w:val="00B20039"/>
    <w:rsid w:val="00B25FE0"/>
    <w:rsid w:val="00B31A23"/>
    <w:rsid w:val="00B34DD5"/>
    <w:rsid w:val="00B44C09"/>
    <w:rsid w:val="00B553DE"/>
    <w:rsid w:val="00B5604A"/>
    <w:rsid w:val="00B65254"/>
    <w:rsid w:val="00B67761"/>
    <w:rsid w:val="00B73C28"/>
    <w:rsid w:val="00B7657A"/>
    <w:rsid w:val="00B838E8"/>
    <w:rsid w:val="00BA44B8"/>
    <w:rsid w:val="00BA53C6"/>
    <w:rsid w:val="00BB11D5"/>
    <w:rsid w:val="00BD2015"/>
    <w:rsid w:val="00BD6C8C"/>
    <w:rsid w:val="00BE03D2"/>
    <w:rsid w:val="00BE0A31"/>
    <w:rsid w:val="00C1658B"/>
    <w:rsid w:val="00C17335"/>
    <w:rsid w:val="00C221D6"/>
    <w:rsid w:val="00C263D6"/>
    <w:rsid w:val="00C351A4"/>
    <w:rsid w:val="00C5230A"/>
    <w:rsid w:val="00C54BF4"/>
    <w:rsid w:val="00C639CB"/>
    <w:rsid w:val="00C72CB3"/>
    <w:rsid w:val="00C747ED"/>
    <w:rsid w:val="00C77076"/>
    <w:rsid w:val="00C9173C"/>
    <w:rsid w:val="00CA0961"/>
    <w:rsid w:val="00CA2471"/>
    <w:rsid w:val="00CD17BE"/>
    <w:rsid w:val="00CD6C99"/>
    <w:rsid w:val="00CD786D"/>
    <w:rsid w:val="00CE1DAA"/>
    <w:rsid w:val="00CE6DE0"/>
    <w:rsid w:val="00CF6FB4"/>
    <w:rsid w:val="00D01E7A"/>
    <w:rsid w:val="00D0527F"/>
    <w:rsid w:val="00D144DC"/>
    <w:rsid w:val="00D15C58"/>
    <w:rsid w:val="00D20304"/>
    <w:rsid w:val="00D2600D"/>
    <w:rsid w:val="00D40AD6"/>
    <w:rsid w:val="00D475F2"/>
    <w:rsid w:val="00D506AC"/>
    <w:rsid w:val="00D57E89"/>
    <w:rsid w:val="00D62AEE"/>
    <w:rsid w:val="00D70015"/>
    <w:rsid w:val="00D81DBD"/>
    <w:rsid w:val="00DA18C8"/>
    <w:rsid w:val="00DB67BC"/>
    <w:rsid w:val="00DC0394"/>
    <w:rsid w:val="00DC1594"/>
    <w:rsid w:val="00DD0D90"/>
    <w:rsid w:val="00DD611C"/>
    <w:rsid w:val="00DE0EC6"/>
    <w:rsid w:val="00DE28B0"/>
    <w:rsid w:val="00DE5425"/>
    <w:rsid w:val="00DF54B2"/>
    <w:rsid w:val="00E062E3"/>
    <w:rsid w:val="00E13155"/>
    <w:rsid w:val="00E220B0"/>
    <w:rsid w:val="00E22E60"/>
    <w:rsid w:val="00E23B6A"/>
    <w:rsid w:val="00E4462A"/>
    <w:rsid w:val="00E60E25"/>
    <w:rsid w:val="00E6466A"/>
    <w:rsid w:val="00E64EF7"/>
    <w:rsid w:val="00E71296"/>
    <w:rsid w:val="00E7526F"/>
    <w:rsid w:val="00E964E3"/>
    <w:rsid w:val="00EA598D"/>
    <w:rsid w:val="00ED719F"/>
    <w:rsid w:val="00ED7E30"/>
    <w:rsid w:val="00EE14C6"/>
    <w:rsid w:val="00EF04F7"/>
    <w:rsid w:val="00EF0D37"/>
    <w:rsid w:val="00EF51F2"/>
    <w:rsid w:val="00EF7D1C"/>
    <w:rsid w:val="00F06D85"/>
    <w:rsid w:val="00F16070"/>
    <w:rsid w:val="00F34541"/>
    <w:rsid w:val="00F3515D"/>
    <w:rsid w:val="00F37F10"/>
    <w:rsid w:val="00F47F01"/>
    <w:rsid w:val="00F557A9"/>
    <w:rsid w:val="00F61BAE"/>
    <w:rsid w:val="00F62988"/>
    <w:rsid w:val="00F756BF"/>
    <w:rsid w:val="00F76D08"/>
    <w:rsid w:val="00F81E56"/>
    <w:rsid w:val="00F82B89"/>
    <w:rsid w:val="00F839AF"/>
    <w:rsid w:val="00F93BCF"/>
    <w:rsid w:val="00F959C9"/>
    <w:rsid w:val="00F9756B"/>
    <w:rsid w:val="00FA7000"/>
    <w:rsid w:val="00FB481A"/>
    <w:rsid w:val="00FB5CA1"/>
    <w:rsid w:val="00FC4096"/>
    <w:rsid w:val="00FD082F"/>
    <w:rsid w:val="00FD0DE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65B11"/>
  <w15:chartTrackingRefBased/>
  <w15:docId w15:val="{AC3F382E-2F02-4369-A5CD-C489B76D4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E30"/>
    <w:pPr>
      <w:spacing w:after="12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ED7E30"/>
    <w:pPr>
      <w:keepNext/>
      <w:keepLines/>
      <w:spacing w:before="240" w:after="160"/>
      <w:outlineLvl w:val="0"/>
    </w:pPr>
    <w:rPr>
      <w:rFonts w:eastAsiaTheme="majorEastAsia" w:cstheme="majorBidi"/>
      <w:b/>
      <w:caps/>
      <w:color w:val="000000" w:themeColor="text1"/>
      <w:sz w:val="30"/>
      <w:szCs w:val="32"/>
    </w:rPr>
  </w:style>
  <w:style w:type="paragraph" w:styleId="Heading2">
    <w:name w:val="heading 2"/>
    <w:basedOn w:val="Normal"/>
    <w:next w:val="Normal"/>
    <w:link w:val="Heading2Char"/>
    <w:uiPriority w:val="9"/>
    <w:unhideWhenUsed/>
    <w:qFormat/>
    <w:rsid w:val="00ED7E30"/>
    <w:pPr>
      <w:keepNext/>
      <w:keepLines/>
      <w:spacing w:before="120" w:after="160" w:line="259" w:lineRule="auto"/>
      <w:jc w:val="left"/>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7E30"/>
    <w:rPr>
      <w:rFonts w:ascii="Times New Roman" w:eastAsiaTheme="majorEastAsia" w:hAnsi="Times New Roman" w:cstheme="majorBidi"/>
      <w:b/>
      <w:caps/>
      <w:color w:val="000000" w:themeColor="text1"/>
      <w:sz w:val="30"/>
      <w:szCs w:val="32"/>
    </w:rPr>
  </w:style>
  <w:style w:type="character" w:customStyle="1" w:styleId="Heading2Char">
    <w:name w:val="Heading 2 Char"/>
    <w:basedOn w:val="DefaultParagraphFont"/>
    <w:link w:val="Heading2"/>
    <w:uiPriority w:val="9"/>
    <w:rsid w:val="00ED7E30"/>
    <w:rPr>
      <w:rFonts w:ascii="Times New Roman" w:eastAsiaTheme="majorEastAsia" w:hAnsi="Times New Roman" w:cstheme="majorBidi"/>
      <w:b/>
      <w:color w:val="000000" w:themeColor="text1"/>
      <w:sz w:val="26"/>
      <w:szCs w:val="26"/>
    </w:rPr>
  </w:style>
  <w:style w:type="paragraph" w:styleId="ListParagraph">
    <w:name w:val="List Paragraph"/>
    <w:basedOn w:val="Normal"/>
    <w:uiPriority w:val="34"/>
    <w:qFormat/>
    <w:rsid w:val="00B65254"/>
    <w:pPr>
      <w:spacing w:line="259" w:lineRule="auto"/>
      <w:ind w:left="720"/>
      <w:contextualSpacing/>
    </w:pPr>
  </w:style>
  <w:style w:type="table" w:styleId="TableGrid">
    <w:name w:val="Table Grid"/>
    <w:basedOn w:val="TableNormal"/>
    <w:uiPriority w:val="39"/>
    <w:rsid w:val="002A33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313D5"/>
    <w:pPr>
      <w:tabs>
        <w:tab w:val="center" w:pos="4513"/>
        <w:tab w:val="right" w:pos="9026"/>
      </w:tabs>
      <w:spacing w:after="0"/>
    </w:pPr>
  </w:style>
  <w:style w:type="character" w:customStyle="1" w:styleId="HeaderChar">
    <w:name w:val="Header Char"/>
    <w:basedOn w:val="DefaultParagraphFont"/>
    <w:link w:val="Header"/>
    <w:uiPriority w:val="99"/>
    <w:rsid w:val="006313D5"/>
    <w:rPr>
      <w:rFonts w:ascii="Times New Roman" w:hAnsi="Times New Roman"/>
      <w:sz w:val="24"/>
    </w:rPr>
  </w:style>
  <w:style w:type="paragraph" w:styleId="Footer">
    <w:name w:val="footer"/>
    <w:basedOn w:val="Normal"/>
    <w:link w:val="FooterChar"/>
    <w:uiPriority w:val="99"/>
    <w:unhideWhenUsed/>
    <w:rsid w:val="006313D5"/>
    <w:pPr>
      <w:tabs>
        <w:tab w:val="center" w:pos="4513"/>
        <w:tab w:val="right" w:pos="9026"/>
      </w:tabs>
      <w:spacing w:after="0"/>
    </w:pPr>
  </w:style>
  <w:style w:type="character" w:customStyle="1" w:styleId="FooterChar">
    <w:name w:val="Footer Char"/>
    <w:basedOn w:val="DefaultParagraphFont"/>
    <w:link w:val="Footer"/>
    <w:uiPriority w:val="99"/>
    <w:rsid w:val="006313D5"/>
    <w:rPr>
      <w:rFonts w:ascii="Times New Roman" w:hAnsi="Times New Roman"/>
      <w:sz w:val="24"/>
    </w:rPr>
  </w:style>
  <w:style w:type="paragraph" w:styleId="Subtitle">
    <w:name w:val="Subtitle"/>
    <w:aliases w:val="REFERENCING"/>
    <w:basedOn w:val="Normal"/>
    <w:next w:val="Normal"/>
    <w:link w:val="SubtitleChar"/>
    <w:uiPriority w:val="11"/>
    <w:qFormat/>
    <w:rsid w:val="00BD6C8C"/>
    <w:pPr>
      <w:numPr>
        <w:ilvl w:val="1"/>
      </w:numPr>
      <w:spacing w:after="160" w:line="259" w:lineRule="auto"/>
    </w:pPr>
    <w:rPr>
      <w:rFonts w:eastAsiaTheme="minorEastAsia"/>
      <w:i/>
      <w:color w:val="000000" w:themeColor="text1"/>
      <w:spacing w:val="15"/>
      <w:sz w:val="20"/>
    </w:rPr>
  </w:style>
  <w:style w:type="character" w:customStyle="1" w:styleId="SubtitleChar">
    <w:name w:val="Subtitle Char"/>
    <w:aliases w:val="REFERENCING Char"/>
    <w:basedOn w:val="DefaultParagraphFont"/>
    <w:link w:val="Subtitle"/>
    <w:uiPriority w:val="11"/>
    <w:rsid w:val="00BD6C8C"/>
    <w:rPr>
      <w:rFonts w:ascii="Times New Roman" w:eastAsiaTheme="minorEastAsia" w:hAnsi="Times New Roman"/>
      <w:i/>
      <w:color w:val="000000" w:themeColor="text1"/>
      <w:spacing w:val="15"/>
      <w:sz w:val="20"/>
    </w:rPr>
  </w:style>
  <w:style w:type="paragraph" w:styleId="Title">
    <w:name w:val="Title"/>
    <w:aliases w:val="DEFINITION"/>
    <w:next w:val="Normal"/>
    <w:link w:val="TitleChar"/>
    <w:uiPriority w:val="10"/>
    <w:qFormat/>
    <w:rsid w:val="00363D8A"/>
    <w:pPr>
      <w:spacing w:after="0" w:line="240" w:lineRule="auto"/>
      <w:contextualSpacing/>
    </w:pPr>
    <w:rPr>
      <w:rFonts w:ascii="Times New Roman" w:eastAsiaTheme="majorEastAsia" w:hAnsi="Times New Roman" w:cstheme="majorBidi"/>
      <w:i/>
      <w:spacing w:val="-10"/>
      <w:kern w:val="28"/>
      <w:sz w:val="24"/>
      <w:szCs w:val="56"/>
    </w:rPr>
  </w:style>
  <w:style w:type="character" w:customStyle="1" w:styleId="TitleChar">
    <w:name w:val="Title Char"/>
    <w:aliases w:val="DEFINITION Char"/>
    <w:basedOn w:val="DefaultParagraphFont"/>
    <w:link w:val="Title"/>
    <w:uiPriority w:val="10"/>
    <w:rsid w:val="00363D8A"/>
    <w:rPr>
      <w:rFonts w:ascii="Times New Roman" w:eastAsiaTheme="majorEastAsia" w:hAnsi="Times New Roman" w:cstheme="majorBidi"/>
      <w:i/>
      <w:spacing w:val="-10"/>
      <w:kern w:val="28"/>
      <w:sz w:val="24"/>
      <w:szCs w:val="56"/>
    </w:rPr>
  </w:style>
  <w:style w:type="character" w:styleId="Emphasis">
    <w:name w:val="Emphasis"/>
    <w:basedOn w:val="DefaultParagraphFont"/>
    <w:uiPriority w:val="20"/>
    <w:qFormat/>
    <w:rsid w:val="00B7657A"/>
    <w:rPr>
      <w:rFonts w:ascii="Times New Roman" w:hAnsi="Times New Roman"/>
      <w:i w:val="0"/>
      <w:iCs/>
      <w:sz w:val="24"/>
    </w:rPr>
  </w:style>
  <w:style w:type="paragraph" w:styleId="TOCHeading">
    <w:name w:val="TOC Heading"/>
    <w:basedOn w:val="Heading1"/>
    <w:next w:val="Normal"/>
    <w:uiPriority w:val="39"/>
    <w:unhideWhenUsed/>
    <w:qFormat/>
    <w:rsid w:val="00F76D08"/>
    <w:pPr>
      <w:spacing w:after="0" w:line="259" w:lineRule="auto"/>
      <w:jc w:val="left"/>
      <w:outlineLvl w:val="9"/>
    </w:pPr>
    <w:rPr>
      <w:rFonts w:asciiTheme="majorHAnsi" w:hAnsiTheme="majorHAnsi"/>
      <w:b w:val="0"/>
      <w:caps w:val="0"/>
      <w:color w:val="2F5496" w:themeColor="accent1" w:themeShade="BF"/>
      <w:sz w:val="32"/>
      <w:lang w:val="en-US"/>
    </w:rPr>
  </w:style>
  <w:style w:type="paragraph" w:styleId="TOC1">
    <w:name w:val="toc 1"/>
    <w:basedOn w:val="Normal"/>
    <w:next w:val="Normal"/>
    <w:autoRedefine/>
    <w:uiPriority w:val="39"/>
    <w:unhideWhenUsed/>
    <w:rsid w:val="00F76D08"/>
    <w:pPr>
      <w:spacing w:after="100"/>
    </w:pPr>
  </w:style>
  <w:style w:type="paragraph" w:styleId="TOC2">
    <w:name w:val="toc 2"/>
    <w:basedOn w:val="Normal"/>
    <w:next w:val="Normal"/>
    <w:autoRedefine/>
    <w:uiPriority w:val="39"/>
    <w:unhideWhenUsed/>
    <w:rsid w:val="00F76D08"/>
    <w:pPr>
      <w:spacing w:after="100"/>
      <w:ind w:left="240"/>
    </w:pPr>
  </w:style>
  <w:style w:type="character" w:styleId="Hyperlink">
    <w:name w:val="Hyperlink"/>
    <w:basedOn w:val="DefaultParagraphFont"/>
    <w:uiPriority w:val="99"/>
    <w:unhideWhenUsed/>
    <w:rsid w:val="00F76D0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4665631">
      <w:bodyDiv w:val="1"/>
      <w:marLeft w:val="0"/>
      <w:marRight w:val="0"/>
      <w:marTop w:val="0"/>
      <w:marBottom w:val="0"/>
      <w:divBdr>
        <w:top w:val="none" w:sz="0" w:space="0" w:color="auto"/>
        <w:left w:val="none" w:sz="0" w:space="0" w:color="auto"/>
        <w:bottom w:val="none" w:sz="0" w:space="0" w:color="auto"/>
        <w:right w:val="none" w:sz="0" w:space="0" w:color="auto"/>
      </w:divBdr>
    </w:div>
    <w:div w:id="1855267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QuickStyle" Target="diagrams/quickStyle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emf"/><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8BDFDD-155E-411E-B5FD-83A4834F7F29}" type="doc">
      <dgm:prSet loTypeId="urn:microsoft.com/office/officeart/2005/8/layout/vList5" loCatId="list" qsTypeId="urn:microsoft.com/office/officeart/2005/8/quickstyle/simple1" qsCatId="simple" csTypeId="urn:microsoft.com/office/officeart/2005/8/colors/colorful5" csCatId="colorful" phldr="1"/>
      <dgm:spPr/>
      <dgm:t>
        <a:bodyPr/>
        <a:lstStyle/>
        <a:p>
          <a:endParaRPr lang="en-IN"/>
        </a:p>
      </dgm:t>
    </dgm:pt>
    <dgm:pt modelId="{8447D1B0-12B2-4ED8-8D00-F4715E593539}">
      <dgm:prSet phldrT="[Text]"/>
      <dgm:spPr/>
      <dgm:t>
        <a:bodyPr/>
        <a:lstStyle/>
        <a:p>
          <a:r>
            <a:rPr lang="en-IN">
              <a:latin typeface="Times New Roman" panose="02020603050405020304" pitchFamily="18" charset="0"/>
              <a:cs typeface="Times New Roman" panose="02020603050405020304" pitchFamily="18" charset="0"/>
            </a:rPr>
            <a:t>In this section how this dissertation will be carried out is discusses</a:t>
          </a:r>
        </a:p>
      </dgm:t>
    </dgm:pt>
    <dgm:pt modelId="{E4088F67-066F-4C5E-9B04-33A65F093A50}">
      <dgm:prSet phldrT="[Text]"/>
      <dgm:spPr/>
      <dgm:t>
        <a:bodyPr/>
        <a:lstStyle/>
        <a:p>
          <a:r>
            <a:rPr lang="en-IN" b="1">
              <a:latin typeface="Times New Roman" panose="02020603050405020304" pitchFamily="18" charset="0"/>
              <a:cs typeface="Times New Roman" panose="02020603050405020304" pitchFamily="18" charset="0"/>
            </a:rPr>
            <a:t>CHP 3 . METHODOLOGY</a:t>
          </a:r>
        </a:p>
      </dgm:t>
    </dgm:pt>
    <dgm:pt modelId="{3D05F0E9-2951-4B05-B10C-EE7991F3B2B9}" type="sibTrans" cxnId="{868D43D9-1D9C-4B51-8B72-F66B6E0AA877}">
      <dgm:prSet/>
      <dgm:spPr/>
      <dgm:t>
        <a:bodyPr/>
        <a:lstStyle/>
        <a:p>
          <a:endParaRPr lang="en-IN"/>
        </a:p>
      </dgm:t>
    </dgm:pt>
    <dgm:pt modelId="{23F65D3A-CF79-4CC0-BA4F-B9DFC08F8F99}" type="parTrans" cxnId="{868D43D9-1D9C-4B51-8B72-F66B6E0AA877}">
      <dgm:prSet/>
      <dgm:spPr/>
      <dgm:t>
        <a:bodyPr/>
        <a:lstStyle/>
        <a:p>
          <a:endParaRPr lang="en-IN"/>
        </a:p>
      </dgm:t>
    </dgm:pt>
    <dgm:pt modelId="{68B192A8-409D-4EA3-B88F-4A32A80D0805}" type="sibTrans" cxnId="{F440766E-8DBF-46EA-84C1-8420562329EA}">
      <dgm:prSet/>
      <dgm:spPr/>
      <dgm:t>
        <a:bodyPr/>
        <a:lstStyle/>
        <a:p>
          <a:endParaRPr lang="en-IN"/>
        </a:p>
      </dgm:t>
    </dgm:pt>
    <dgm:pt modelId="{E9B9A842-6511-489F-800B-0E1FFB0A6B9B}" type="parTrans" cxnId="{F440766E-8DBF-46EA-84C1-8420562329EA}">
      <dgm:prSet/>
      <dgm:spPr/>
      <dgm:t>
        <a:bodyPr/>
        <a:lstStyle/>
        <a:p>
          <a:endParaRPr lang="en-IN"/>
        </a:p>
      </dgm:t>
    </dgm:pt>
    <dgm:pt modelId="{59031AAF-5675-4FA5-802F-B3F97B565CE5}">
      <dgm:prSet phldrT="[Text]"/>
      <dgm:spPr/>
      <dgm:t>
        <a:bodyPr/>
        <a:lstStyle/>
        <a:p>
          <a:r>
            <a:rPr lang="en-IN" b="1">
              <a:latin typeface="Times New Roman" panose="02020603050405020304" pitchFamily="18" charset="0"/>
              <a:cs typeface="Times New Roman" panose="02020603050405020304" pitchFamily="18" charset="0"/>
            </a:rPr>
            <a:t>CHP 2. LITERATURE REVIEW</a:t>
          </a:r>
        </a:p>
      </dgm:t>
    </dgm:pt>
    <dgm:pt modelId="{7B30231E-FDA8-4D24-B3F9-09C169EBBE4F}" type="sibTrans" cxnId="{6AF53F45-8D31-4C8C-A737-1C47631B16BB}">
      <dgm:prSet/>
      <dgm:spPr/>
      <dgm:t>
        <a:bodyPr/>
        <a:lstStyle/>
        <a:p>
          <a:endParaRPr lang="en-IN"/>
        </a:p>
      </dgm:t>
    </dgm:pt>
    <dgm:pt modelId="{91102CF0-1F70-4DAB-A57E-B98B44214701}" type="parTrans" cxnId="{6AF53F45-8D31-4C8C-A737-1C47631B16BB}">
      <dgm:prSet/>
      <dgm:spPr/>
      <dgm:t>
        <a:bodyPr/>
        <a:lstStyle/>
        <a:p>
          <a:endParaRPr lang="en-IN"/>
        </a:p>
      </dgm:t>
    </dgm:pt>
    <dgm:pt modelId="{4342D000-38F4-4FBA-80C7-8D8B89FE1699}">
      <dgm:prSet phldrT="[Text]"/>
      <dgm:spPr/>
      <dgm:t>
        <a:bodyPr/>
        <a:lstStyle/>
        <a:p>
          <a:r>
            <a:rPr lang="en-IN">
              <a:latin typeface="Times New Roman" panose="02020603050405020304" pitchFamily="18" charset="0"/>
              <a:cs typeface="Times New Roman" panose="02020603050405020304" pitchFamily="18" charset="0"/>
            </a:rPr>
            <a:t>This chapter introduces the Background infromation, Need for research and hypothesis to be tested.</a:t>
          </a:r>
        </a:p>
      </dgm:t>
    </dgm:pt>
    <dgm:pt modelId="{57BB0208-4363-4A5F-90A7-08E08F24B3C7}">
      <dgm:prSet phldrT="[Text]"/>
      <dgm:spPr/>
      <dgm:t>
        <a:bodyPr/>
        <a:lstStyle/>
        <a:p>
          <a:r>
            <a:rPr lang="en-IN" b="1">
              <a:latin typeface="Times New Roman" panose="02020603050405020304" pitchFamily="18" charset="0"/>
              <a:cs typeface="Times New Roman" panose="02020603050405020304" pitchFamily="18" charset="0"/>
            </a:rPr>
            <a:t>CHP 1. INTRODUCTION</a:t>
          </a:r>
        </a:p>
      </dgm:t>
    </dgm:pt>
    <dgm:pt modelId="{D27BFD1B-BA35-4E0B-84E2-F932E345E249}" type="sibTrans" cxnId="{5F3A606E-9305-4E76-8C69-6E0BB25ED4C0}">
      <dgm:prSet/>
      <dgm:spPr/>
      <dgm:t>
        <a:bodyPr/>
        <a:lstStyle/>
        <a:p>
          <a:endParaRPr lang="en-IN"/>
        </a:p>
      </dgm:t>
    </dgm:pt>
    <dgm:pt modelId="{100E8FD8-EA45-4617-92F4-01D2037D3EE6}" type="parTrans" cxnId="{5F3A606E-9305-4E76-8C69-6E0BB25ED4C0}">
      <dgm:prSet/>
      <dgm:spPr/>
      <dgm:t>
        <a:bodyPr/>
        <a:lstStyle/>
        <a:p>
          <a:endParaRPr lang="en-IN"/>
        </a:p>
      </dgm:t>
    </dgm:pt>
    <dgm:pt modelId="{AE91D168-8ECE-44C9-87AC-B66456263452}" type="sibTrans" cxnId="{E70C32F8-32AD-4A05-9D2E-454E3D0EFF09}">
      <dgm:prSet/>
      <dgm:spPr/>
      <dgm:t>
        <a:bodyPr/>
        <a:lstStyle/>
        <a:p>
          <a:endParaRPr lang="en-IN"/>
        </a:p>
      </dgm:t>
    </dgm:pt>
    <dgm:pt modelId="{57F0A0AD-201A-4482-AB1A-C1A1EA5372B7}" type="parTrans" cxnId="{E70C32F8-32AD-4A05-9D2E-454E3D0EFF09}">
      <dgm:prSet/>
      <dgm:spPr/>
      <dgm:t>
        <a:bodyPr/>
        <a:lstStyle/>
        <a:p>
          <a:endParaRPr lang="en-IN"/>
        </a:p>
      </dgm:t>
    </dgm:pt>
    <dgm:pt modelId="{A496D4F7-0A87-464E-87DB-93DB51642A17}">
      <dgm:prSet phldrT="[Text]"/>
      <dgm:spPr/>
      <dgm:t>
        <a:bodyPr/>
        <a:lstStyle/>
        <a:p>
          <a:r>
            <a:rPr lang="en-IN" b="1">
              <a:latin typeface="Times New Roman" panose="02020603050405020304" pitchFamily="18" charset="0"/>
              <a:cs typeface="Times New Roman" panose="02020603050405020304" pitchFamily="18" charset="0"/>
            </a:rPr>
            <a:t>CHP 4. DEVELOPMENTS &amp; FINDINGS</a:t>
          </a:r>
        </a:p>
      </dgm:t>
    </dgm:pt>
    <dgm:pt modelId="{DB71F0D0-CA20-4714-8FED-014C2161B4FB}" type="parTrans" cxnId="{9750EF0D-14D3-42BA-81C8-5D0456B7C594}">
      <dgm:prSet/>
      <dgm:spPr/>
      <dgm:t>
        <a:bodyPr/>
        <a:lstStyle/>
        <a:p>
          <a:endParaRPr lang="en-IN"/>
        </a:p>
      </dgm:t>
    </dgm:pt>
    <dgm:pt modelId="{DC679ADC-F395-4F86-836A-EE74DA8F45AC}" type="sibTrans" cxnId="{9750EF0D-14D3-42BA-81C8-5D0456B7C594}">
      <dgm:prSet/>
      <dgm:spPr/>
      <dgm:t>
        <a:bodyPr/>
        <a:lstStyle/>
        <a:p>
          <a:endParaRPr lang="en-IN"/>
        </a:p>
      </dgm:t>
    </dgm:pt>
    <dgm:pt modelId="{B0E42CB9-3914-4904-940A-02CF4FFC599D}">
      <dgm:prSet phldrT="[Text]"/>
      <dgm:spPr/>
      <dgm:t>
        <a:bodyPr/>
        <a:lstStyle/>
        <a:p>
          <a:r>
            <a:rPr lang="en-IN">
              <a:latin typeface="Times New Roman" panose="02020603050405020304" pitchFamily="18" charset="0"/>
              <a:cs typeface="Times New Roman" panose="02020603050405020304" pitchFamily="18" charset="0"/>
            </a:rPr>
            <a:t>In this particular chapter the development of software will be done and results will be finded.</a:t>
          </a:r>
        </a:p>
      </dgm:t>
    </dgm:pt>
    <dgm:pt modelId="{EBFA602D-76C6-4B4B-9C82-B8952283DC49}" type="parTrans" cxnId="{C1A3D408-2078-4CF6-AF1C-AB3A759D0857}">
      <dgm:prSet/>
      <dgm:spPr/>
      <dgm:t>
        <a:bodyPr/>
        <a:lstStyle/>
        <a:p>
          <a:endParaRPr lang="en-IN"/>
        </a:p>
      </dgm:t>
    </dgm:pt>
    <dgm:pt modelId="{EB5C6ED4-5E6B-4877-8D4F-94D302D5F03D}" type="sibTrans" cxnId="{C1A3D408-2078-4CF6-AF1C-AB3A759D0857}">
      <dgm:prSet/>
      <dgm:spPr/>
      <dgm:t>
        <a:bodyPr/>
        <a:lstStyle/>
        <a:p>
          <a:endParaRPr lang="en-IN"/>
        </a:p>
      </dgm:t>
    </dgm:pt>
    <dgm:pt modelId="{2C467332-C7C3-4460-BFE4-B8DE5C65AEB4}">
      <dgm:prSet phldrT="[Text]"/>
      <dgm:spPr/>
      <dgm:t>
        <a:bodyPr/>
        <a:lstStyle/>
        <a:p>
          <a:r>
            <a:rPr lang="en-IN" b="1">
              <a:latin typeface="Times New Roman" panose="02020603050405020304" pitchFamily="18" charset="0"/>
              <a:cs typeface="Times New Roman" panose="02020603050405020304" pitchFamily="18" charset="0"/>
            </a:rPr>
            <a:t>CHP 5 . DISCUSSION &amp; EVALUATION</a:t>
          </a:r>
        </a:p>
      </dgm:t>
    </dgm:pt>
    <dgm:pt modelId="{00DDEDF4-54C8-45EA-AEA7-2BE640E5BCBD}" type="parTrans" cxnId="{D00B3E9E-AE04-4DE1-BD52-88AAC14D83B0}">
      <dgm:prSet/>
      <dgm:spPr/>
      <dgm:t>
        <a:bodyPr/>
        <a:lstStyle/>
        <a:p>
          <a:endParaRPr lang="en-IN"/>
        </a:p>
      </dgm:t>
    </dgm:pt>
    <dgm:pt modelId="{52DA3D3C-179D-4EE3-BC3E-2D0C3D05D2A8}" type="sibTrans" cxnId="{D00B3E9E-AE04-4DE1-BD52-88AAC14D83B0}">
      <dgm:prSet/>
      <dgm:spPr/>
      <dgm:t>
        <a:bodyPr/>
        <a:lstStyle/>
        <a:p>
          <a:endParaRPr lang="en-IN"/>
        </a:p>
      </dgm:t>
    </dgm:pt>
    <dgm:pt modelId="{8727BAEE-FDF3-4A82-A349-AF3F7F0846F4}">
      <dgm:prSet phldrT="[Text]"/>
      <dgm:spPr/>
      <dgm:t>
        <a:bodyPr/>
        <a:lstStyle/>
        <a:p>
          <a:r>
            <a:rPr lang="en-IN">
              <a:latin typeface="Times New Roman" panose="02020603050405020304" pitchFamily="18" charset="0"/>
              <a:cs typeface="Times New Roman" panose="02020603050405020304" pitchFamily="18" charset="0"/>
            </a:rPr>
            <a:t>All the findings and results will be discussed here</a:t>
          </a:r>
        </a:p>
      </dgm:t>
    </dgm:pt>
    <dgm:pt modelId="{47BE78B2-4B94-4269-BC15-AE73C2D7A18C}" type="parTrans" cxnId="{FE984B10-FE34-4F2C-A193-91E267023AE6}">
      <dgm:prSet/>
      <dgm:spPr/>
      <dgm:t>
        <a:bodyPr/>
        <a:lstStyle/>
        <a:p>
          <a:endParaRPr lang="en-IN"/>
        </a:p>
      </dgm:t>
    </dgm:pt>
    <dgm:pt modelId="{E297111E-7631-444D-99FD-06F56B7BCC75}" type="sibTrans" cxnId="{FE984B10-FE34-4F2C-A193-91E267023AE6}">
      <dgm:prSet/>
      <dgm:spPr/>
      <dgm:t>
        <a:bodyPr/>
        <a:lstStyle/>
        <a:p>
          <a:endParaRPr lang="en-IN"/>
        </a:p>
      </dgm:t>
    </dgm:pt>
    <dgm:pt modelId="{2A3E9553-E09A-4A9F-B9D2-81957122DAE3}">
      <dgm:prSet phldrT="[Text]"/>
      <dgm:spPr/>
      <dgm:t>
        <a:bodyPr/>
        <a:lstStyle/>
        <a:p>
          <a:r>
            <a:rPr lang="en-IN" b="1">
              <a:latin typeface="Times New Roman" panose="02020603050405020304" pitchFamily="18" charset="0"/>
              <a:cs typeface="Times New Roman" panose="02020603050405020304" pitchFamily="18" charset="0"/>
            </a:rPr>
            <a:t>CHP 6. CONCLUSION &amp; FUTURE SCOPE</a:t>
          </a:r>
        </a:p>
      </dgm:t>
    </dgm:pt>
    <dgm:pt modelId="{02D3E81B-2EC2-406F-A0FC-DA9CFBFAC422}" type="parTrans" cxnId="{2C00D9AB-95D4-4CD2-8323-24BDFBE93D61}">
      <dgm:prSet/>
      <dgm:spPr/>
      <dgm:t>
        <a:bodyPr/>
        <a:lstStyle/>
        <a:p>
          <a:endParaRPr lang="en-IN"/>
        </a:p>
      </dgm:t>
    </dgm:pt>
    <dgm:pt modelId="{A0D74201-50C9-4D60-BE4D-A2A8142B3910}" type="sibTrans" cxnId="{2C00D9AB-95D4-4CD2-8323-24BDFBE93D61}">
      <dgm:prSet/>
      <dgm:spPr/>
      <dgm:t>
        <a:bodyPr/>
        <a:lstStyle/>
        <a:p>
          <a:endParaRPr lang="en-IN"/>
        </a:p>
      </dgm:t>
    </dgm:pt>
    <dgm:pt modelId="{F997FCA4-8866-4E52-9A35-68F9A7A07012}">
      <dgm:prSet phldrT="[Text]"/>
      <dgm:spPr/>
      <dgm:t>
        <a:bodyPr/>
        <a:lstStyle/>
        <a:p>
          <a:r>
            <a:rPr lang="en-IN">
              <a:latin typeface="Times New Roman" panose="02020603050405020304" pitchFamily="18" charset="0"/>
              <a:cs typeface="Times New Roman" panose="02020603050405020304" pitchFamily="18" charset="0"/>
            </a:rPr>
            <a:t>Consclusion and future work will be mentioned in this chapter.</a:t>
          </a:r>
        </a:p>
      </dgm:t>
    </dgm:pt>
    <dgm:pt modelId="{2C510E0F-92FF-4C2A-B566-7A0DE39D254F}" type="parTrans" cxnId="{3AB2A3C7-5314-436D-9BA5-143CDC0736E6}">
      <dgm:prSet/>
      <dgm:spPr/>
      <dgm:t>
        <a:bodyPr/>
        <a:lstStyle/>
        <a:p>
          <a:endParaRPr lang="en-IN"/>
        </a:p>
      </dgm:t>
    </dgm:pt>
    <dgm:pt modelId="{F2FB6F7B-E2F6-4E0F-BA8A-5ED55FC18658}" type="sibTrans" cxnId="{3AB2A3C7-5314-436D-9BA5-143CDC0736E6}">
      <dgm:prSet/>
      <dgm:spPr/>
      <dgm:t>
        <a:bodyPr/>
        <a:lstStyle/>
        <a:p>
          <a:endParaRPr lang="en-IN"/>
        </a:p>
      </dgm:t>
    </dgm:pt>
    <dgm:pt modelId="{651818A0-3941-4A5F-846F-8B3B7DDD3BB8}">
      <dgm:prSet phldrT="[Text]"/>
      <dgm:spPr/>
      <dgm:t>
        <a:bodyPr/>
        <a:lstStyle/>
        <a:p>
          <a:r>
            <a:rPr lang="en-IN">
              <a:latin typeface="Times New Roman" panose="02020603050405020304" pitchFamily="18" charset="0"/>
              <a:cs typeface="Times New Roman" panose="02020603050405020304" pitchFamily="18" charset="0"/>
            </a:rPr>
            <a:t>This chapter discusses about the previous works and their findings</a:t>
          </a:r>
        </a:p>
      </dgm:t>
    </dgm:pt>
    <dgm:pt modelId="{E2D6B17A-B2A4-4FA8-A99B-3DAA0B077193}" type="sibTrans" cxnId="{1DC2E2BA-A97C-47EB-86A0-A5E6A6A42703}">
      <dgm:prSet/>
      <dgm:spPr/>
      <dgm:t>
        <a:bodyPr/>
        <a:lstStyle/>
        <a:p>
          <a:endParaRPr lang="en-IN"/>
        </a:p>
      </dgm:t>
    </dgm:pt>
    <dgm:pt modelId="{A16A612B-EB8E-4D1E-9E4F-6F710876E744}" type="parTrans" cxnId="{1DC2E2BA-A97C-47EB-86A0-A5E6A6A42703}">
      <dgm:prSet/>
      <dgm:spPr/>
      <dgm:t>
        <a:bodyPr/>
        <a:lstStyle/>
        <a:p>
          <a:endParaRPr lang="en-IN"/>
        </a:p>
      </dgm:t>
    </dgm:pt>
    <dgm:pt modelId="{94C7D1BE-5DF8-4E8A-8A53-3CB412E758AB}" type="pres">
      <dgm:prSet presAssocID="{128BDFDD-155E-411E-B5FD-83A4834F7F29}" presName="Name0" presStyleCnt="0">
        <dgm:presLayoutVars>
          <dgm:dir/>
          <dgm:animLvl val="lvl"/>
          <dgm:resizeHandles val="exact"/>
        </dgm:presLayoutVars>
      </dgm:prSet>
      <dgm:spPr/>
    </dgm:pt>
    <dgm:pt modelId="{A95E8079-9283-4FD7-9D0D-4EF64A948534}" type="pres">
      <dgm:prSet presAssocID="{57BB0208-4363-4A5F-90A7-08E08F24B3C7}" presName="linNode" presStyleCnt="0"/>
      <dgm:spPr/>
    </dgm:pt>
    <dgm:pt modelId="{93A4B778-FE8A-49E7-BC92-DF9582D390EF}" type="pres">
      <dgm:prSet presAssocID="{57BB0208-4363-4A5F-90A7-08E08F24B3C7}" presName="parentText" presStyleLbl="node1" presStyleIdx="0" presStyleCnt="6">
        <dgm:presLayoutVars>
          <dgm:chMax val="1"/>
          <dgm:bulletEnabled val="1"/>
        </dgm:presLayoutVars>
      </dgm:prSet>
      <dgm:spPr/>
    </dgm:pt>
    <dgm:pt modelId="{A0B11726-E98B-4F31-89CF-C9D527DE9F35}" type="pres">
      <dgm:prSet presAssocID="{57BB0208-4363-4A5F-90A7-08E08F24B3C7}" presName="descendantText" presStyleLbl="alignAccFollowNode1" presStyleIdx="0" presStyleCnt="6">
        <dgm:presLayoutVars>
          <dgm:bulletEnabled val="1"/>
        </dgm:presLayoutVars>
      </dgm:prSet>
      <dgm:spPr/>
    </dgm:pt>
    <dgm:pt modelId="{4649E739-D2E2-4E5E-8BBD-8965B554A907}" type="pres">
      <dgm:prSet presAssocID="{D27BFD1B-BA35-4E0B-84E2-F932E345E249}" presName="sp" presStyleCnt="0"/>
      <dgm:spPr/>
    </dgm:pt>
    <dgm:pt modelId="{781DE1B6-84DD-4E4C-BA80-1BF195F22D29}" type="pres">
      <dgm:prSet presAssocID="{59031AAF-5675-4FA5-802F-B3F97B565CE5}" presName="linNode" presStyleCnt="0"/>
      <dgm:spPr/>
    </dgm:pt>
    <dgm:pt modelId="{A98B8917-1F8C-4AA2-92C9-1129B2758D1E}" type="pres">
      <dgm:prSet presAssocID="{59031AAF-5675-4FA5-802F-B3F97B565CE5}" presName="parentText" presStyleLbl="node1" presStyleIdx="1" presStyleCnt="6">
        <dgm:presLayoutVars>
          <dgm:chMax val="1"/>
          <dgm:bulletEnabled val="1"/>
        </dgm:presLayoutVars>
      </dgm:prSet>
      <dgm:spPr/>
    </dgm:pt>
    <dgm:pt modelId="{400353E1-E00C-4299-A9C9-6560918462BD}" type="pres">
      <dgm:prSet presAssocID="{59031AAF-5675-4FA5-802F-B3F97B565CE5}" presName="descendantText" presStyleLbl="alignAccFollowNode1" presStyleIdx="1" presStyleCnt="6">
        <dgm:presLayoutVars>
          <dgm:bulletEnabled val="1"/>
        </dgm:presLayoutVars>
      </dgm:prSet>
      <dgm:spPr/>
    </dgm:pt>
    <dgm:pt modelId="{BB7FDABD-EC4D-4F51-891F-4FA5113C12CB}" type="pres">
      <dgm:prSet presAssocID="{7B30231E-FDA8-4D24-B3F9-09C169EBBE4F}" presName="sp" presStyleCnt="0"/>
      <dgm:spPr/>
    </dgm:pt>
    <dgm:pt modelId="{07A3E687-4784-4710-AF9F-4E2DD37E0320}" type="pres">
      <dgm:prSet presAssocID="{E4088F67-066F-4C5E-9B04-33A65F093A50}" presName="linNode" presStyleCnt="0"/>
      <dgm:spPr/>
    </dgm:pt>
    <dgm:pt modelId="{17810E6A-F115-4F00-85BC-1B69ECFF70E6}" type="pres">
      <dgm:prSet presAssocID="{E4088F67-066F-4C5E-9B04-33A65F093A50}" presName="parentText" presStyleLbl="node1" presStyleIdx="2" presStyleCnt="6" custLinFactNeighborX="246">
        <dgm:presLayoutVars>
          <dgm:chMax val="1"/>
          <dgm:bulletEnabled val="1"/>
        </dgm:presLayoutVars>
      </dgm:prSet>
      <dgm:spPr/>
    </dgm:pt>
    <dgm:pt modelId="{E35D997B-FA77-49D2-804C-FF0693DE72DA}" type="pres">
      <dgm:prSet presAssocID="{E4088F67-066F-4C5E-9B04-33A65F093A50}" presName="descendantText" presStyleLbl="alignAccFollowNode1" presStyleIdx="2" presStyleCnt="6" custLinFactNeighborX="437">
        <dgm:presLayoutVars>
          <dgm:bulletEnabled val="1"/>
        </dgm:presLayoutVars>
      </dgm:prSet>
      <dgm:spPr/>
    </dgm:pt>
    <dgm:pt modelId="{C96725ED-236F-43A5-A79C-9E97F5064EF7}" type="pres">
      <dgm:prSet presAssocID="{3D05F0E9-2951-4B05-B10C-EE7991F3B2B9}" presName="sp" presStyleCnt="0"/>
      <dgm:spPr/>
    </dgm:pt>
    <dgm:pt modelId="{1929DB2D-8B02-4585-8434-42FC9BCC082C}" type="pres">
      <dgm:prSet presAssocID="{A496D4F7-0A87-464E-87DB-93DB51642A17}" presName="linNode" presStyleCnt="0"/>
      <dgm:spPr/>
    </dgm:pt>
    <dgm:pt modelId="{72DB4E55-28B6-4EDA-9E95-DB8DFC16DD0E}" type="pres">
      <dgm:prSet presAssocID="{A496D4F7-0A87-464E-87DB-93DB51642A17}" presName="parentText" presStyleLbl="node1" presStyleIdx="3" presStyleCnt="6">
        <dgm:presLayoutVars>
          <dgm:chMax val="1"/>
          <dgm:bulletEnabled val="1"/>
        </dgm:presLayoutVars>
      </dgm:prSet>
      <dgm:spPr/>
    </dgm:pt>
    <dgm:pt modelId="{30ABC4C4-8270-4557-B44D-05D4B562A725}" type="pres">
      <dgm:prSet presAssocID="{A496D4F7-0A87-464E-87DB-93DB51642A17}" presName="descendantText" presStyleLbl="alignAccFollowNode1" presStyleIdx="3" presStyleCnt="6">
        <dgm:presLayoutVars>
          <dgm:bulletEnabled val="1"/>
        </dgm:presLayoutVars>
      </dgm:prSet>
      <dgm:spPr/>
    </dgm:pt>
    <dgm:pt modelId="{3D5F316B-7A71-4F4A-A62C-BCFE4DD12A3F}" type="pres">
      <dgm:prSet presAssocID="{DC679ADC-F395-4F86-836A-EE74DA8F45AC}" presName="sp" presStyleCnt="0"/>
      <dgm:spPr/>
    </dgm:pt>
    <dgm:pt modelId="{40CF117C-CF91-43ED-8CD7-EAF8A5958185}" type="pres">
      <dgm:prSet presAssocID="{2C467332-C7C3-4460-BFE4-B8DE5C65AEB4}" presName="linNode" presStyleCnt="0"/>
      <dgm:spPr/>
    </dgm:pt>
    <dgm:pt modelId="{0DEDD224-3197-4BD5-B782-75C6BF1E9AAE}" type="pres">
      <dgm:prSet presAssocID="{2C467332-C7C3-4460-BFE4-B8DE5C65AEB4}" presName="parentText" presStyleLbl="node1" presStyleIdx="4" presStyleCnt="6">
        <dgm:presLayoutVars>
          <dgm:chMax val="1"/>
          <dgm:bulletEnabled val="1"/>
        </dgm:presLayoutVars>
      </dgm:prSet>
      <dgm:spPr/>
    </dgm:pt>
    <dgm:pt modelId="{1CFB581B-E6AA-433A-B5DE-C60D60353B47}" type="pres">
      <dgm:prSet presAssocID="{2C467332-C7C3-4460-BFE4-B8DE5C65AEB4}" presName="descendantText" presStyleLbl="alignAccFollowNode1" presStyleIdx="4" presStyleCnt="6">
        <dgm:presLayoutVars>
          <dgm:bulletEnabled val="1"/>
        </dgm:presLayoutVars>
      </dgm:prSet>
      <dgm:spPr/>
    </dgm:pt>
    <dgm:pt modelId="{EBBC97EB-EAD2-44F5-BFCB-976554301D18}" type="pres">
      <dgm:prSet presAssocID="{52DA3D3C-179D-4EE3-BC3E-2D0C3D05D2A8}" presName="sp" presStyleCnt="0"/>
      <dgm:spPr/>
    </dgm:pt>
    <dgm:pt modelId="{0609CEFD-721C-4B1C-A3F7-94FE131192D4}" type="pres">
      <dgm:prSet presAssocID="{2A3E9553-E09A-4A9F-B9D2-81957122DAE3}" presName="linNode" presStyleCnt="0"/>
      <dgm:spPr/>
    </dgm:pt>
    <dgm:pt modelId="{6DB4FD5D-339C-41EC-862A-A231E31B78B9}" type="pres">
      <dgm:prSet presAssocID="{2A3E9553-E09A-4A9F-B9D2-81957122DAE3}" presName="parentText" presStyleLbl="node1" presStyleIdx="5" presStyleCnt="6">
        <dgm:presLayoutVars>
          <dgm:chMax val="1"/>
          <dgm:bulletEnabled val="1"/>
        </dgm:presLayoutVars>
      </dgm:prSet>
      <dgm:spPr/>
    </dgm:pt>
    <dgm:pt modelId="{13E2F8A3-AC71-4ADA-9A9C-3E6B866230C2}" type="pres">
      <dgm:prSet presAssocID="{2A3E9553-E09A-4A9F-B9D2-81957122DAE3}" presName="descendantText" presStyleLbl="alignAccFollowNode1" presStyleIdx="5" presStyleCnt="6">
        <dgm:presLayoutVars>
          <dgm:bulletEnabled val="1"/>
        </dgm:presLayoutVars>
      </dgm:prSet>
      <dgm:spPr/>
    </dgm:pt>
  </dgm:ptLst>
  <dgm:cxnLst>
    <dgm:cxn modelId="{C1A3D408-2078-4CF6-AF1C-AB3A759D0857}" srcId="{A496D4F7-0A87-464E-87DB-93DB51642A17}" destId="{B0E42CB9-3914-4904-940A-02CF4FFC599D}" srcOrd="0" destOrd="0" parTransId="{EBFA602D-76C6-4B4B-9C82-B8952283DC49}" sibTransId="{EB5C6ED4-5E6B-4877-8D4F-94D302D5F03D}"/>
    <dgm:cxn modelId="{9750EF0D-14D3-42BA-81C8-5D0456B7C594}" srcId="{128BDFDD-155E-411E-B5FD-83A4834F7F29}" destId="{A496D4F7-0A87-464E-87DB-93DB51642A17}" srcOrd="3" destOrd="0" parTransId="{DB71F0D0-CA20-4714-8FED-014C2161B4FB}" sibTransId="{DC679ADC-F395-4F86-836A-EE74DA8F45AC}"/>
    <dgm:cxn modelId="{FE984B10-FE34-4F2C-A193-91E267023AE6}" srcId="{2C467332-C7C3-4460-BFE4-B8DE5C65AEB4}" destId="{8727BAEE-FDF3-4A82-A349-AF3F7F0846F4}" srcOrd="0" destOrd="0" parTransId="{47BE78B2-4B94-4269-BC15-AE73C2D7A18C}" sibTransId="{E297111E-7631-444D-99FD-06F56B7BCC75}"/>
    <dgm:cxn modelId="{AEA0C61F-4046-4FCA-8CBA-62A9514C109A}" type="presOf" srcId="{F997FCA4-8866-4E52-9A35-68F9A7A07012}" destId="{13E2F8A3-AC71-4ADA-9A9C-3E6B866230C2}" srcOrd="0" destOrd="0" presId="urn:microsoft.com/office/officeart/2005/8/layout/vList5"/>
    <dgm:cxn modelId="{EC55F727-FF45-494E-A7C6-CAA8F96ED1D3}" type="presOf" srcId="{8727BAEE-FDF3-4A82-A349-AF3F7F0846F4}" destId="{1CFB581B-E6AA-433A-B5DE-C60D60353B47}" srcOrd="0" destOrd="0" presId="urn:microsoft.com/office/officeart/2005/8/layout/vList5"/>
    <dgm:cxn modelId="{6AF53F45-8D31-4C8C-A737-1C47631B16BB}" srcId="{128BDFDD-155E-411E-B5FD-83A4834F7F29}" destId="{59031AAF-5675-4FA5-802F-B3F97B565CE5}" srcOrd="1" destOrd="0" parTransId="{91102CF0-1F70-4DAB-A57E-B98B44214701}" sibTransId="{7B30231E-FDA8-4D24-B3F9-09C169EBBE4F}"/>
    <dgm:cxn modelId="{5579BE6D-9DC3-4388-AC9E-DB93D95CE035}" type="presOf" srcId="{B0E42CB9-3914-4904-940A-02CF4FFC599D}" destId="{30ABC4C4-8270-4557-B44D-05D4B562A725}" srcOrd="0" destOrd="0" presId="urn:microsoft.com/office/officeart/2005/8/layout/vList5"/>
    <dgm:cxn modelId="{5F3A606E-9305-4E76-8C69-6E0BB25ED4C0}" srcId="{128BDFDD-155E-411E-B5FD-83A4834F7F29}" destId="{57BB0208-4363-4A5F-90A7-08E08F24B3C7}" srcOrd="0" destOrd="0" parTransId="{100E8FD8-EA45-4617-92F4-01D2037D3EE6}" sibTransId="{D27BFD1B-BA35-4E0B-84E2-F932E345E249}"/>
    <dgm:cxn modelId="{F440766E-8DBF-46EA-84C1-8420562329EA}" srcId="{E4088F67-066F-4C5E-9B04-33A65F093A50}" destId="{8447D1B0-12B2-4ED8-8D00-F4715E593539}" srcOrd="0" destOrd="0" parTransId="{E9B9A842-6511-489F-800B-0E1FFB0A6B9B}" sibTransId="{68B192A8-409D-4EA3-B88F-4A32A80D0805}"/>
    <dgm:cxn modelId="{AE8EB66E-26CB-4370-8593-F4FECD1EBE9F}" type="presOf" srcId="{57BB0208-4363-4A5F-90A7-08E08F24B3C7}" destId="{93A4B778-FE8A-49E7-BC92-DF9582D390EF}" srcOrd="0" destOrd="0" presId="urn:microsoft.com/office/officeart/2005/8/layout/vList5"/>
    <dgm:cxn modelId="{8C131F96-5936-47DE-A77E-B8A02534CC34}" type="presOf" srcId="{2C467332-C7C3-4460-BFE4-B8DE5C65AEB4}" destId="{0DEDD224-3197-4BD5-B782-75C6BF1E9AAE}" srcOrd="0" destOrd="0" presId="urn:microsoft.com/office/officeart/2005/8/layout/vList5"/>
    <dgm:cxn modelId="{D00B3E9E-AE04-4DE1-BD52-88AAC14D83B0}" srcId="{128BDFDD-155E-411E-B5FD-83A4834F7F29}" destId="{2C467332-C7C3-4460-BFE4-B8DE5C65AEB4}" srcOrd="4" destOrd="0" parTransId="{00DDEDF4-54C8-45EA-AEA7-2BE640E5BCBD}" sibTransId="{52DA3D3C-179D-4EE3-BC3E-2D0C3D05D2A8}"/>
    <dgm:cxn modelId="{2C00D9AB-95D4-4CD2-8323-24BDFBE93D61}" srcId="{128BDFDD-155E-411E-B5FD-83A4834F7F29}" destId="{2A3E9553-E09A-4A9F-B9D2-81957122DAE3}" srcOrd="5" destOrd="0" parTransId="{02D3E81B-2EC2-406F-A0FC-DA9CFBFAC422}" sibTransId="{A0D74201-50C9-4D60-BE4D-A2A8142B3910}"/>
    <dgm:cxn modelId="{E2467AB0-0C07-4630-A561-F431D14E96D5}" type="presOf" srcId="{59031AAF-5675-4FA5-802F-B3F97B565CE5}" destId="{A98B8917-1F8C-4AA2-92C9-1129B2758D1E}" srcOrd="0" destOrd="0" presId="urn:microsoft.com/office/officeart/2005/8/layout/vList5"/>
    <dgm:cxn modelId="{3BA1F8B3-1DBB-4C8A-9D8A-CBCE65778FD3}" type="presOf" srcId="{A496D4F7-0A87-464E-87DB-93DB51642A17}" destId="{72DB4E55-28B6-4EDA-9E95-DB8DFC16DD0E}" srcOrd="0" destOrd="0" presId="urn:microsoft.com/office/officeart/2005/8/layout/vList5"/>
    <dgm:cxn modelId="{1DC2E2BA-A97C-47EB-86A0-A5E6A6A42703}" srcId="{59031AAF-5675-4FA5-802F-B3F97B565CE5}" destId="{651818A0-3941-4A5F-846F-8B3B7DDD3BB8}" srcOrd="0" destOrd="0" parTransId="{A16A612B-EB8E-4D1E-9E4F-6F710876E744}" sibTransId="{E2D6B17A-B2A4-4FA8-A99B-3DAA0B077193}"/>
    <dgm:cxn modelId="{3AB2A3C7-5314-436D-9BA5-143CDC0736E6}" srcId="{2A3E9553-E09A-4A9F-B9D2-81957122DAE3}" destId="{F997FCA4-8866-4E52-9A35-68F9A7A07012}" srcOrd="0" destOrd="0" parTransId="{2C510E0F-92FF-4C2A-B566-7A0DE39D254F}" sibTransId="{F2FB6F7B-E2F6-4E0F-BA8A-5ED55FC18658}"/>
    <dgm:cxn modelId="{7B9388CA-20DC-408A-8575-A6E89DC2D9CF}" type="presOf" srcId="{4342D000-38F4-4FBA-80C7-8D8B89FE1699}" destId="{A0B11726-E98B-4F31-89CF-C9D527DE9F35}" srcOrd="0" destOrd="0" presId="urn:microsoft.com/office/officeart/2005/8/layout/vList5"/>
    <dgm:cxn modelId="{B32366CB-103D-4DA0-9020-7E47E26D982D}" type="presOf" srcId="{8447D1B0-12B2-4ED8-8D00-F4715E593539}" destId="{E35D997B-FA77-49D2-804C-FF0693DE72DA}" srcOrd="0" destOrd="0" presId="urn:microsoft.com/office/officeart/2005/8/layout/vList5"/>
    <dgm:cxn modelId="{CCFDC2D3-2B18-4BA6-9FCB-59DFBB8044B7}" type="presOf" srcId="{128BDFDD-155E-411E-B5FD-83A4834F7F29}" destId="{94C7D1BE-5DF8-4E8A-8A53-3CB412E758AB}" srcOrd="0" destOrd="0" presId="urn:microsoft.com/office/officeart/2005/8/layout/vList5"/>
    <dgm:cxn modelId="{868D43D9-1D9C-4B51-8B72-F66B6E0AA877}" srcId="{128BDFDD-155E-411E-B5FD-83A4834F7F29}" destId="{E4088F67-066F-4C5E-9B04-33A65F093A50}" srcOrd="2" destOrd="0" parTransId="{23F65D3A-CF79-4CC0-BA4F-B9DFC08F8F99}" sibTransId="{3D05F0E9-2951-4B05-B10C-EE7991F3B2B9}"/>
    <dgm:cxn modelId="{C2A79DDE-DF6B-4B62-BEE6-7ADD62AF11C2}" type="presOf" srcId="{E4088F67-066F-4C5E-9B04-33A65F093A50}" destId="{17810E6A-F115-4F00-85BC-1B69ECFF70E6}" srcOrd="0" destOrd="0" presId="urn:microsoft.com/office/officeart/2005/8/layout/vList5"/>
    <dgm:cxn modelId="{6A6C22EF-F0A5-42F4-81E0-F67F436D5829}" type="presOf" srcId="{651818A0-3941-4A5F-846F-8B3B7DDD3BB8}" destId="{400353E1-E00C-4299-A9C9-6560918462BD}" srcOrd="0" destOrd="0" presId="urn:microsoft.com/office/officeart/2005/8/layout/vList5"/>
    <dgm:cxn modelId="{D9C327F1-A1A7-4753-B660-15D8E8B8748C}" type="presOf" srcId="{2A3E9553-E09A-4A9F-B9D2-81957122DAE3}" destId="{6DB4FD5D-339C-41EC-862A-A231E31B78B9}" srcOrd="0" destOrd="0" presId="urn:microsoft.com/office/officeart/2005/8/layout/vList5"/>
    <dgm:cxn modelId="{E70C32F8-32AD-4A05-9D2E-454E3D0EFF09}" srcId="{57BB0208-4363-4A5F-90A7-08E08F24B3C7}" destId="{4342D000-38F4-4FBA-80C7-8D8B89FE1699}" srcOrd="0" destOrd="0" parTransId="{57F0A0AD-201A-4482-AB1A-C1A1EA5372B7}" sibTransId="{AE91D168-8ECE-44C9-87AC-B66456263452}"/>
    <dgm:cxn modelId="{BAB7FD4C-44BF-4829-A0BE-05129FD9D412}" type="presParOf" srcId="{94C7D1BE-5DF8-4E8A-8A53-3CB412E758AB}" destId="{A95E8079-9283-4FD7-9D0D-4EF64A948534}" srcOrd="0" destOrd="0" presId="urn:microsoft.com/office/officeart/2005/8/layout/vList5"/>
    <dgm:cxn modelId="{BA653B31-2461-4986-95DA-C2B8A67FBA1D}" type="presParOf" srcId="{A95E8079-9283-4FD7-9D0D-4EF64A948534}" destId="{93A4B778-FE8A-49E7-BC92-DF9582D390EF}" srcOrd="0" destOrd="0" presId="urn:microsoft.com/office/officeart/2005/8/layout/vList5"/>
    <dgm:cxn modelId="{9FE2244E-A391-41E2-8417-D62ABEEB002E}" type="presParOf" srcId="{A95E8079-9283-4FD7-9D0D-4EF64A948534}" destId="{A0B11726-E98B-4F31-89CF-C9D527DE9F35}" srcOrd="1" destOrd="0" presId="urn:microsoft.com/office/officeart/2005/8/layout/vList5"/>
    <dgm:cxn modelId="{8260D265-0735-48E3-9116-2221B7957006}" type="presParOf" srcId="{94C7D1BE-5DF8-4E8A-8A53-3CB412E758AB}" destId="{4649E739-D2E2-4E5E-8BBD-8965B554A907}" srcOrd="1" destOrd="0" presId="urn:microsoft.com/office/officeart/2005/8/layout/vList5"/>
    <dgm:cxn modelId="{54F777AF-1574-4380-A11C-DB6EC6E07D83}" type="presParOf" srcId="{94C7D1BE-5DF8-4E8A-8A53-3CB412E758AB}" destId="{781DE1B6-84DD-4E4C-BA80-1BF195F22D29}" srcOrd="2" destOrd="0" presId="urn:microsoft.com/office/officeart/2005/8/layout/vList5"/>
    <dgm:cxn modelId="{34614A5D-5957-4EAC-9D76-6D4067DE9CD7}" type="presParOf" srcId="{781DE1B6-84DD-4E4C-BA80-1BF195F22D29}" destId="{A98B8917-1F8C-4AA2-92C9-1129B2758D1E}" srcOrd="0" destOrd="0" presId="urn:microsoft.com/office/officeart/2005/8/layout/vList5"/>
    <dgm:cxn modelId="{8D23C1C0-0E14-4C68-A90A-54943479FB43}" type="presParOf" srcId="{781DE1B6-84DD-4E4C-BA80-1BF195F22D29}" destId="{400353E1-E00C-4299-A9C9-6560918462BD}" srcOrd="1" destOrd="0" presId="urn:microsoft.com/office/officeart/2005/8/layout/vList5"/>
    <dgm:cxn modelId="{783576FB-4458-465F-A1A3-ED3E8ED85F7A}" type="presParOf" srcId="{94C7D1BE-5DF8-4E8A-8A53-3CB412E758AB}" destId="{BB7FDABD-EC4D-4F51-891F-4FA5113C12CB}" srcOrd="3" destOrd="0" presId="urn:microsoft.com/office/officeart/2005/8/layout/vList5"/>
    <dgm:cxn modelId="{7567F805-0BE6-478B-B196-0348ACC00B08}" type="presParOf" srcId="{94C7D1BE-5DF8-4E8A-8A53-3CB412E758AB}" destId="{07A3E687-4784-4710-AF9F-4E2DD37E0320}" srcOrd="4" destOrd="0" presId="urn:microsoft.com/office/officeart/2005/8/layout/vList5"/>
    <dgm:cxn modelId="{9B9CE536-13FB-463E-9E2D-3D2C0062F9C5}" type="presParOf" srcId="{07A3E687-4784-4710-AF9F-4E2DD37E0320}" destId="{17810E6A-F115-4F00-85BC-1B69ECFF70E6}" srcOrd="0" destOrd="0" presId="urn:microsoft.com/office/officeart/2005/8/layout/vList5"/>
    <dgm:cxn modelId="{C3F0CC41-444C-44C4-BBCF-692529804153}" type="presParOf" srcId="{07A3E687-4784-4710-AF9F-4E2DD37E0320}" destId="{E35D997B-FA77-49D2-804C-FF0693DE72DA}" srcOrd="1" destOrd="0" presId="urn:microsoft.com/office/officeart/2005/8/layout/vList5"/>
    <dgm:cxn modelId="{AF244ACC-3289-4B72-99C2-1B2858743F23}" type="presParOf" srcId="{94C7D1BE-5DF8-4E8A-8A53-3CB412E758AB}" destId="{C96725ED-236F-43A5-A79C-9E97F5064EF7}" srcOrd="5" destOrd="0" presId="urn:microsoft.com/office/officeart/2005/8/layout/vList5"/>
    <dgm:cxn modelId="{65E93BB7-72C0-430A-99E2-30171CE19E0A}" type="presParOf" srcId="{94C7D1BE-5DF8-4E8A-8A53-3CB412E758AB}" destId="{1929DB2D-8B02-4585-8434-42FC9BCC082C}" srcOrd="6" destOrd="0" presId="urn:microsoft.com/office/officeart/2005/8/layout/vList5"/>
    <dgm:cxn modelId="{AC5BC21B-51A6-46D3-B9BE-5358B800C1A9}" type="presParOf" srcId="{1929DB2D-8B02-4585-8434-42FC9BCC082C}" destId="{72DB4E55-28B6-4EDA-9E95-DB8DFC16DD0E}" srcOrd="0" destOrd="0" presId="urn:microsoft.com/office/officeart/2005/8/layout/vList5"/>
    <dgm:cxn modelId="{45419178-B6C6-435B-9470-AB1A737D0196}" type="presParOf" srcId="{1929DB2D-8B02-4585-8434-42FC9BCC082C}" destId="{30ABC4C4-8270-4557-B44D-05D4B562A725}" srcOrd="1" destOrd="0" presId="urn:microsoft.com/office/officeart/2005/8/layout/vList5"/>
    <dgm:cxn modelId="{F1AD6811-6918-4F6E-8B9F-ECFC8F78397F}" type="presParOf" srcId="{94C7D1BE-5DF8-4E8A-8A53-3CB412E758AB}" destId="{3D5F316B-7A71-4F4A-A62C-BCFE4DD12A3F}" srcOrd="7" destOrd="0" presId="urn:microsoft.com/office/officeart/2005/8/layout/vList5"/>
    <dgm:cxn modelId="{B59D0FBB-3B21-4FFA-9781-4F45575748E6}" type="presParOf" srcId="{94C7D1BE-5DF8-4E8A-8A53-3CB412E758AB}" destId="{40CF117C-CF91-43ED-8CD7-EAF8A5958185}" srcOrd="8" destOrd="0" presId="urn:microsoft.com/office/officeart/2005/8/layout/vList5"/>
    <dgm:cxn modelId="{DB2CD1E0-A977-4D29-8D6A-30BBD18FE229}" type="presParOf" srcId="{40CF117C-CF91-43ED-8CD7-EAF8A5958185}" destId="{0DEDD224-3197-4BD5-B782-75C6BF1E9AAE}" srcOrd="0" destOrd="0" presId="urn:microsoft.com/office/officeart/2005/8/layout/vList5"/>
    <dgm:cxn modelId="{6C06F2FC-AA35-4CF1-AF74-52C418B0482E}" type="presParOf" srcId="{40CF117C-CF91-43ED-8CD7-EAF8A5958185}" destId="{1CFB581B-E6AA-433A-B5DE-C60D60353B47}" srcOrd="1" destOrd="0" presId="urn:microsoft.com/office/officeart/2005/8/layout/vList5"/>
    <dgm:cxn modelId="{86C1B321-E5D4-4650-90F9-41E97B6E9D29}" type="presParOf" srcId="{94C7D1BE-5DF8-4E8A-8A53-3CB412E758AB}" destId="{EBBC97EB-EAD2-44F5-BFCB-976554301D18}" srcOrd="9" destOrd="0" presId="urn:microsoft.com/office/officeart/2005/8/layout/vList5"/>
    <dgm:cxn modelId="{83AA5D0D-57F4-4AAE-8ED7-5B898BE22582}" type="presParOf" srcId="{94C7D1BE-5DF8-4E8A-8A53-3CB412E758AB}" destId="{0609CEFD-721C-4B1C-A3F7-94FE131192D4}" srcOrd="10" destOrd="0" presId="urn:microsoft.com/office/officeart/2005/8/layout/vList5"/>
    <dgm:cxn modelId="{1D292152-6418-44AC-A66D-23B58ECB8A9F}" type="presParOf" srcId="{0609CEFD-721C-4B1C-A3F7-94FE131192D4}" destId="{6DB4FD5D-339C-41EC-862A-A231E31B78B9}" srcOrd="0" destOrd="0" presId="urn:microsoft.com/office/officeart/2005/8/layout/vList5"/>
    <dgm:cxn modelId="{962CE9CF-9634-4C0D-A347-09113B7F84D4}" type="presParOf" srcId="{0609CEFD-721C-4B1C-A3F7-94FE131192D4}" destId="{13E2F8A3-AC71-4ADA-9A9C-3E6B866230C2}" srcOrd="1" destOrd="0" presId="urn:microsoft.com/office/officeart/2005/8/layout/vList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B11726-E98B-4F31-89CF-C9D527DE9F35}">
      <dsp:nvSpPr>
        <dsp:cNvPr id="0" name=""/>
        <dsp:cNvSpPr/>
      </dsp:nvSpPr>
      <dsp:spPr>
        <a:xfrm rot="5400000">
          <a:off x="3466124" y="-1423726"/>
          <a:ext cx="529255" cy="3511296"/>
        </a:xfrm>
        <a:prstGeom prst="round2SameRect">
          <a:avLst/>
        </a:prstGeom>
        <a:solidFill>
          <a:schemeClr val="accent5">
            <a:tint val="40000"/>
            <a:alpha val="90000"/>
            <a:hueOff val="0"/>
            <a:satOff val="0"/>
            <a:lumOff val="0"/>
            <a:alphaOff val="0"/>
          </a:schemeClr>
        </a:solidFill>
        <a:ln w="12700" cap="flat" cmpd="sng" algn="ctr">
          <a:solidFill>
            <a:schemeClr val="accent5">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introduces the Background infromation, Need for research and hypothesis to be tested.</a:t>
          </a:r>
        </a:p>
      </dsp:txBody>
      <dsp:txXfrm rot="-5400000">
        <a:off x="1975104" y="93130"/>
        <a:ext cx="3485460" cy="477583"/>
      </dsp:txXfrm>
    </dsp:sp>
    <dsp:sp modelId="{93A4B778-FE8A-49E7-BC92-DF9582D390EF}">
      <dsp:nvSpPr>
        <dsp:cNvPr id="0" name=""/>
        <dsp:cNvSpPr/>
      </dsp:nvSpPr>
      <dsp:spPr>
        <a:xfrm>
          <a:off x="0" y="1136"/>
          <a:ext cx="1975104" cy="661569"/>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1. INTRODUCTION</a:t>
          </a:r>
        </a:p>
      </dsp:txBody>
      <dsp:txXfrm>
        <a:off x="32295" y="33431"/>
        <a:ext cx="1910514" cy="596979"/>
      </dsp:txXfrm>
    </dsp:sp>
    <dsp:sp modelId="{400353E1-E00C-4299-A9C9-6560918462BD}">
      <dsp:nvSpPr>
        <dsp:cNvPr id="0" name=""/>
        <dsp:cNvSpPr/>
      </dsp:nvSpPr>
      <dsp:spPr>
        <a:xfrm rot="5400000">
          <a:off x="3466124" y="-729078"/>
          <a:ext cx="529255" cy="3511296"/>
        </a:xfrm>
        <a:prstGeom prst="round2SameRect">
          <a:avLst/>
        </a:prstGeom>
        <a:solidFill>
          <a:schemeClr val="accent5">
            <a:tint val="40000"/>
            <a:alpha val="90000"/>
            <a:hueOff val="-1347952"/>
            <a:satOff val="-4566"/>
            <a:lumOff val="-586"/>
            <a:alphaOff val="0"/>
          </a:schemeClr>
        </a:solidFill>
        <a:ln w="12700" cap="flat" cmpd="sng" algn="ctr">
          <a:solidFill>
            <a:schemeClr val="accent5">
              <a:tint val="40000"/>
              <a:alpha val="90000"/>
              <a:hueOff val="-1347952"/>
              <a:satOff val="-4566"/>
              <a:lumOff val="-58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discusses about the previous works and their findings</a:t>
          </a:r>
        </a:p>
      </dsp:txBody>
      <dsp:txXfrm rot="-5400000">
        <a:off x="1975104" y="787778"/>
        <a:ext cx="3485460" cy="477583"/>
      </dsp:txXfrm>
    </dsp:sp>
    <dsp:sp modelId="{A98B8917-1F8C-4AA2-92C9-1129B2758D1E}">
      <dsp:nvSpPr>
        <dsp:cNvPr id="0" name=""/>
        <dsp:cNvSpPr/>
      </dsp:nvSpPr>
      <dsp:spPr>
        <a:xfrm>
          <a:off x="0" y="695784"/>
          <a:ext cx="1975104" cy="661569"/>
        </a:xfrm>
        <a:prstGeom prst="roundRect">
          <a:avLst/>
        </a:prstGeom>
        <a:solidFill>
          <a:schemeClr val="accent5">
            <a:hueOff val="-1351709"/>
            <a:satOff val="-3484"/>
            <a:lumOff val="-2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2. LITERATURE REVIEW</a:t>
          </a:r>
        </a:p>
      </dsp:txBody>
      <dsp:txXfrm>
        <a:off x="32295" y="728079"/>
        <a:ext cx="1910514" cy="596979"/>
      </dsp:txXfrm>
    </dsp:sp>
    <dsp:sp modelId="{E35D997B-FA77-49D2-804C-FF0693DE72DA}">
      <dsp:nvSpPr>
        <dsp:cNvPr id="0" name=""/>
        <dsp:cNvSpPr/>
      </dsp:nvSpPr>
      <dsp:spPr>
        <a:xfrm rot="5400000">
          <a:off x="3466124" y="-34429"/>
          <a:ext cx="529255" cy="3511296"/>
        </a:xfrm>
        <a:prstGeom prst="round2SameRect">
          <a:avLst/>
        </a:prstGeom>
        <a:solidFill>
          <a:schemeClr val="accent5">
            <a:tint val="40000"/>
            <a:alpha val="90000"/>
            <a:hueOff val="-2695905"/>
            <a:satOff val="-9133"/>
            <a:lumOff val="-1171"/>
            <a:alphaOff val="0"/>
          </a:schemeClr>
        </a:solidFill>
        <a:ln w="12700" cap="flat" cmpd="sng" algn="ctr">
          <a:solidFill>
            <a:schemeClr val="accent5">
              <a:tint val="40000"/>
              <a:alpha val="90000"/>
              <a:hueOff val="-2695905"/>
              <a:satOff val="-9133"/>
              <a:lumOff val="-117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section how this dissertation will be carried out is discusses</a:t>
          </a:r>
        </a:p>
      </dsp:txBody>
      <dsp:txXfrm rot="-5400000">
        <a:off x="1975104" y="1482427"/>
        <a:ext cx="3485460" cy="477583"/>
      </dsp:txXfrm>
    </dsp:sp>
    <dsp:sp modelId="{17810E6A-F115-4F00-85BC-1B69ECFF70E6}">
      <dsp:nvSpPr>
        <dsp:cNvPr id="0" name=""/>
        <dsp:cNvSpPr/>
      </dsp:nvSpPr>
      <dsp:spPr>
        <a:xfrm>
          <a:off x="8637" y="1390433"/>
          <a:ext cx="1975104" cy="661569"/>
        </a:xfrm>
        <a:prstGeom prst="roundRect">
          <a:avLst/>
        </a:prstGeom>
        <a:solidFill>
          <a:schemeClr val="accent5">
            <a:hueOff val="-2703417"/>
            <a:satOff val="-6968"/>
            <a:lumOff val="-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3 . METHODOLOGY</a:t>
          </a:r>
        </a:p>
      </dsp:txBody>
      <dsp:txXfrm>
        <a:off x="40932" y="1422728"/>
        <a:ext cx="1910514" cy="596979"/>
      </dsp:txXfrm>
    </dsp:sp>
    <dsp:sp modelId="{30ABC4C4-8270-4557-B44D-05D4B562A725}">
      <dsp:nvSpPr>
        <dsp:cNvPr id="0" name=""/>
        <dsp:cNvSpPr/>
      </dsp:nvSpPr>
      <dsp:spPr>
        <a:xfrm rot="5400000">
          <a:off x="3466124" y="660218"/>
          <a:ext cx="529255" cy="3511296"/>
        </a:xfrm>
        <a:prstGeom prst="round2SameRect">
          <a:avLst/>
        </a:prstGeom>
        <a:solidFill>
          <a:schemeClr val="accent5">
            <a:tint val="40000"/>
            <a:alpha val="90000"/>
            <a:hueOff val="-4043857"/>
            <a:satOff val="-13699"/>
            <a:lumOff val="-1757"/>
            <a:alphaOff val="0"/>
          </a:schemeClr>
        </a:solidFill>
        <a:ln w="12700" cap="flat" cmpd="sng" algn="ctr">
          <a:solidFill>
            <a:schemeClr val="accent5">
              <a:tint val="40000"/>
              <a:alpha val="90000"/>
              <a:hueOff val="-4043857"/>
              <a:satOff val="-13699"/>
              <a:lumOff val="-175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particular chapter the development of software will be done and results will be finded.</a:t>
          </a:r>
        </a:p>
      </dsp:txBody>
      <dsp:txXfrm rot="-5400000">
        <a:off x="1975104" y="2177074"/>
        <a:ext cx="3485460" cy="477583"/>
      </dsp:txXfrm>
    </dsp:sp>
    <dsp:sp modelId="{72DB4E55-28B6-4EDA-9E95-DB8DFC16DD0E}">
      <dsp:nvSpPr>
        <dsp:cNvPr id="0" name=""/>
        <dsp:cNvSpPr/>
      </dsp:nvSpPr>
      <dsp:spPr>
        <a:xfrm>
          <a:off x="0" y="2085081"/>
          <a:ext cx="1975104" cy="661569"/>
        </a:xfrm>
        <a:prstGeom prst="roundRect">
          <a:avLst/>
        </a:prstGeom>
        <a:solidFill>
          <a:schemeClr val="accent5">
            <a:hueOff val="-4055126"/>
            <a:satOff val="-10451"/>
            <a:lumOff val="-70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4. DEVELOPMENTS &amp; FINDINGS</a:t>
          </a:r>
        </a:p>
      </dsp:txBody>
      <dsp:txXfrm>
        <a:off x="32295" y="2117376"/>
        <a:ext cx="1910514" cy="596979"/>
      </dsp:txXfrm>
    </dsp:sp>
    <dsp:sp modelId="{1CFB581B-E6AA-433A-B5DE-C60D60353B47}">
      <dsp:nvSpPr>
        <dsp:cNvPr id="0" name=""/>
        <dsp:cNvSpPr/>
      </dsp:nvSpPr>
      <dsp:spPr>
        <a:xfrm rot="5400000">
          <a:off x="3466124" y="1354867"/>
          <a:ext cx="529255" cy="3511296"/>
        </a:xfrm>
        <a:prstGeom prst="round2SameRect">
          <a:avLst/>
        </a:prstGeom>
        <a:solidFill>
          <a:schemeClr val="accent5">
            <a:tint val="40000"/>
            <a:alpha val="90000"/>
            <a:hueOff val="-5391810"/>
            <a:satOff val="-18266"/>
            <a:lumOff val="-2342"/>
            <a:alphaOff val="0"/>
          </a:schemeClr>
        </a:solidFill>
        <a:ln w="12700" cap="flat" cmpd="sng" algn="ctr">
          <a:solidFill>
            <a:schemeClr val="accent5">
              <a:tint val="40000"/>
              <a:alpha val="90000"/>
              <a:hueOff val="-5391810"/>
              <a:satOff val="-18266"/>
              <a:lumOff val="-234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All the findings and results will be discussed here</a:t>
          </a:r>
        </a:p>
      </dsp:txBody>
      <dsp:txXfrm rot="-5400000">
        <a:off x="1975104" y="2871723"/>
        <a:ext cx="3485460" cy="477583"/>
      </dsp:txXfrm>
    </dsp:sp>
    <dsp:sp modelId="{0DEDD224-3197-4BD5-B782-75C6BF1E9AAE}">
      <dsp:nvSpPr>
        <dsp:cNvPr id="0" name=""/>
        <dsp:cNvSpPr/>
      </dsp:nvSpPr>
      <dsp:spPr>
        <a:xfrm>
          <a:off x="0" y="2779730"/>
          <a:ext cx="1975104" cy="661569"/>
        </a:xfrm>
        <a:prstGeom prst="roundRect">
          <a:avLst/>
        </a:prstGeom>
        <a:solidFill>
          <a:schemeClr val="accent5">
            <a:hueOff val="-5406834"/>
            <a:satOff val="-13935"/>
            <a:lumOff val="-941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5 . DISCUSSION &amp; EVALUATION</a:t>
          </a:r>
        </a:p>
      </dsp:txBody>
      <dsp:txXfrm>
        <a:off x="32295" y="2812025"/>
        <a:ext cx="1910514" cy="596979"/>
      </dsp:txXfrm>
    </dsp:sp>
    <dsp:sp modelId="{13E2F8A3-AC71-4ADA-9A9C-3E6B866230C2}">
      <dsp:nvSpPr>
        <dsp:cNvPr id="0" name=""/>
        <dsp:cNvSpPr/>
      </dsp:nvSpPr>
      <dsp:spPr>
        <a:xfrm rot="5400000">
          <a:off x="3466124" y="2049515"/>
          <a:ext cx="529255" cy="3511296"/>
        </a:xfrm>
        <a:prstGeom prst="round2SameRect">
          <a:avLst/>
        </a:prstGeom>
        <a:solidFill>
          <a:schemeClr val="accent5">
            <a:tint val="40000"/>
            <a:alpha val="90000"/>
            <a:hueOff val="-6739762"/>
            <a:satOff val="-22832"/>
            <a:lumOff val="-2928"/>
            <a:alphaOff val="0"/>
          </a:schemeClr>
        </a:solidFill>
        <a:ln w="12700" cap="flat" cmpd="sng" algn="ctr">
          <a:solidFill>
            <a:schemeClr val="accent5">
              <a:tint val="40000"/>
              <a:alpha val="90000"/>
              <a:hueOff val="-6739762"/>
              <a:satOff val="-22832"/>
              <a:lumOff val="-292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Consclusion and future work will be mentioned in this chapter.</a:t>
          </a:r>
        </a:p>
      </dsp:txBody>
      <dsp:txXfrm rot="-5400000">
        <a:off x="1975104" y="3566371"/>
        <a:ext cx="3485460" cy="477583"/>
      </dsp:txXfrm>
    </dsp:sp>
    <dsp:sp modelId="{6DB4FD5D-339C-41EC-862A-A231E31B78B9}">
      <dsp:nvSpPr>
        <dsp:cNvPr id="0" name=""/>
        <dsp:cNvSpPr/>
      </dsp:nvSpPr>
      <dsp:spPr>
        <a:xfrm>
          <a:off x="0" y="3474378"/>
          <a:ext cx="1975104" cy="661569"/>
        </a:xfrm>
        <a:prstGeom prst="roundRect">
          <a:avLst/>
        </a:prstGeom>
        <a:solidFill>
          <a:schemeClr val="accent5">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6. CONCLUSION &amp; FUTURE SCOPE</a:t>
          </a:r>
        </a:p>
      </dsp:txBody>
      <dsp:txXfrm>
        <a:off x="32295" y="3506673"/>
        <a:ext cx="1910514" cy="596979"/>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6DD7A-F558-48CE-82C6-D4F0CD871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76</TotalTime>
  <Pages>9</Pages>
  <Words>12213</Words>
  <Characters>69618</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388</cp:revision>
  <cp:lastPrinted>2020-08-19T21:10:00Z</cp:lastPrinted>
  <dcterms:created xsi:type="dcterms:W3CDTF">2020-08-09T22:35:00Z</dcterms:created>
  <dcterms:modified xsi:type="dcterms:W3CDTF">2020-08-19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c48ef9-29e0-3519-99bf-5f2b0fa09bb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